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774076">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774076">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 xml:space="preserve">studies investigating real-time </w:t>
      </w:r>
      <w:r w:rsidR="00930E94">
        <w:rPr>
          <w:rFonts w:ascii="Times New Roman" w:hAnsi="Times New Roman" w:cs="Times New Roman"/>
          <w:sz w:val="24"/>
          <w:szCs w:val="24"/>
        </w:rPr>
        <w:lastRenderedPageBreak/>
        <w:t>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proofErr w:type="spellStart"/>
      <w:r w:rsidRPr="00C965F1">
        <w:rPr>
          <w:rFonts w:ascii="Times New Roman" w:hAnsi="Times New Roman" w:cs="Times New Roman"/>
          <w:sz w:val="24"/>
          <w:szCs w:val="24"/>
        </w:rPr>
        <w:t>Brakewood</w:t>
      </w:r>
      <w:proofErr w:type="spellEnd"/>
      <w:r w:rsidRPr="00C965F1">
        <w:rPr>
          <w:rFonts w:ascii="Times New Roman" w:hAnsi="Times New Roman" w:cs="Times New Roman"/>
          <w:sz w:val="24"/>
          <w:szCs w:val="24"/>
        </w:rPr>
        <w:t xml:space="preserve">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w:t>
      </w:r>
      <w:proofErr w:type="spellStart"/>
      <w:r w:rsidR="00F82D5F">
        <w:rPr>
          <w:rFonts w:ascii="Times New Roman" w:hAnsi="Times New Roman" w:cs="Times New Roman"/>
          <w:sz w:val="24"/>
          <w:szCs w:val="24"/>
        </w:rPr>
        <w:t>Gkioulou</w:t>
      </w:r>
      <w:proofErr w:type="spellEnd"/>
      <w:r w:rsidR="00F82D5F">
        <w:rPr>
          <w:rFonts w:ascii="Times New Roman" w:hAnsi="Times New Roman" w:cs="Times New Roman"/>
          <w:sz w:val="24"/>
          <w:szCs w:val="24"/>
        </w:rPr>
        <w:t xml:space="preserve">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8072C2"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8E26AA">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fldSimple w:instr=" SEQ Equation \* ARABIC ">
              <w:r w:rsidR="008E26AA">
                <w:rPr>
                  <w:noProof/>
                </w:rPr>
                <w:t>2</w:t>
              </w:r>
            </w:fldSimple>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xml:space="preserve">, </w:t>
      </w:r>
      <w:proofErr w:type="spellStart"/>
      <w:r w:rsidR="00E95D83">
        <w:rPr>
          <w:rFonts w:ascii="Times New Roman" w:hAnsi="Times New Roman" w:cs="Times New Roman"/>
          <w:sz w:val="24"/>
          <w:szCs w:val="24"/>
        </w:rPr>
        <w:t>i</w:t>
      </w:r>
      <w:proofErr w:type="spellEnd"/>
      <w:r w:rsidR="00E95D83">
        <w:rPr>
          <w:rFonts w:ascii="Times New Roman" w:hAnsi="Times New Roman" w:cs="Times New Roman"/>
          <w:sz w:val="24"/>
          <w:szCs w:val="24"/>
        </w:rPr>
        <w:t xml:space="preserve"> is the target stop, t is the current time</w:t>
      </w:r>
      <w:r>
        <w:rPr>
          <w:rFonts w:ascii="Times New Roman" w:hAnsi="Times New Roman" w:cs="Times New Roman"/>
          <w:sz w:val="24"/>
          <w:szCs w:val="24"/>
        </w:rPr>
        <w:t>.</w:t>
      </w:r>
    </w:p>
    <w:p w:rsidR="009B5263" w:rsidRDefault="005D02F8" w:rsidP="00E86BF0">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FF07AF" w:rsidRPr="00333E7A">
        <w:t xml:space="preserve">Figure </w:t>
      </w:r>
      <w:r w:rsidR="00FF07AF">
        <w:rPr>
          <w:noProof/>
        </w:rPr>
        <w:t>2</w:t>
      </w:r>
      <w:r w:rsidR="00FF07AF">
        <w:fldChar w:fldCharType="end"/>
      </w:r>
      <w:r w:rsidR="00FF07AF">
        <w:t xml:space="preserve"> </w:t>
      </w:r>
      <w:r w:rsidR="00967F0D">
        <w:t xml:space="preserve">shows </w:t>
      </w:r>
      <w:r w:rsidR="007305AF">
        <w:t>a space-time diagram of the synchronization process.</w:t>
      </w:r>
    </w:p>
    <w:p w:rsidR="00CA0611" w:rsidRDefault="00CA0611" w:rsidP="000E5B82">
      <w:pPr>
        <w:keepNext/>
        <w:jc w:val="center"/>
      </w:pPr>
    </w:p>
    <w:p w:rsidR="00633CD8" w:rsidRDefault="003B5E37" w:rsidP="000E5B82">
      <w:pPr>
        <w:keepNext/>
        <w:jc w:val="center"/>
      </w:pPr>
      <w:r>
        <w:rPr>
          <w:noProof/>
        </w:rPr>
        <w:drawing>
          <wp:inline distT="0" distB="0" distL="0" distR="0" wp14:anchorId="37C92199" wp14:editId="3D6927FF">
            <wp:extent cx="5548214" cy="33318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48214" cy="3331845"/>
                    </a:xfrm>
                    <a:prstGeom prst="rect">
                      <a:avLst/>
                    </a:prstGeom>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774076">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Default="000B02F0" w:rsidP="009E50ED">
      <w:pPr>
        <w:spacing w:line="256" w:lineRule="auto"/>
        <w:rPr>
          <w:rFonts w:ascii="Times New Roman" w:hAnsi="Times New Roman" w:cs="Times New Roman"/>
          <w:sz w:val="24"/>
          <w:szCs w:val="24"/>
        </w:rPr>
      </w:pP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383EF9" w:rsidRPr="00E47FBA" w:rsidRDefault="006D07F4" w:rsidP="00383EF9">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during user’s walking and boarding,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ers and their 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w:t>
      </w:r>
      <w:r w:rsidR="00502B3A">
        <w:rPr>
          <w:rFonts w:ascii="Times New Roman" w:hAnsi="Times New Roman" w:cs="Times New Roman"/>
          <w:sz w:val="24"/>
          <w:szCs w:val="24"/>
        </w:rPr>
        <w:lastRenderedPageBreak/>
        <w:t>departure time is given explicitly,</w:t>
      </w:r>
      <w:r w:rsidR="00383EF9" w:rsidRPr="00E47FBA">
        <w:rPr>
          <w:rFonts w:ascii="Times New Roman" w:hAnsi="Times New Roman" w:cs="Times New Roman"/>
          <w:sz w:val="24"/>
          <w:szCs w:val="24"/>
        </w:rPr>
        <w:t xml:space="preserve"> the calculation of TPSs’ real-time performance is deterministic. </w:t>
      </w:r>
    </w:p>
    <w:p w:rsidR="00383EF9" w:rsidRDefault="00383EF9" w:rsidP="00D9751E">
      <w:pPr>
        <w:rPr>
          <w:rFonts w:ascii="Times New Roman" w:hAnsi="Times New Roman" w:cs="Times New Roman"/>
          <w:sz w:val="24"/>
          <w:szCs w:val="24"/>
        </w:rPr>
      </w:pPr>
    </w:p>
    <w:p w:rsidR="00CB22D9" w:rsidRPr="00CB22D9" w:rsidRDefault="006F187A" w:rsidP="009B526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7A582B" w:rsidRDefault="007A582B" w:rsidP="00CB22D9">
      <w:pPr>
        <w:rPr>
          <w:rFonts w:ascii="Times New Roman" w:hAnsi="Times New Roman" w:cs="Times New Roman"/>
          <w:sz w:val="24"/>
          <w:szCs w:val="24"/>
        </w:rPr>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particularly planning their trips. Normally, they </w:t>
      </w:r>
      <w:r w:rsidR="00D67FAD">
        <w:rPr>
          <w:rFonts w:ascii="Times New Roman" w:hAnsi="Times New Roman" w:cs="Times New Roman"/>
          <w:sz w:val="24"/>
          <w:szCs w:val="24"/>
        </w:rPr>
        <w:t>would</w:t>
      </w:r>
      <w:r>
        <w:rPr>
          <w:rFonts w:ascii="Times New Roman" w:hAnsi="Times New Roman" w:cs="Times New Roman"/>
          <w:sz w:val="24"/>
          <w:szCs w:val="24"/>
        </w:rPr>
        <w:t xml:space="preserve"> walk to 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rsidR="008E26AA" w:rsidRDefault="00CB22D9" w:rsidP="00CB22D9">
      <w:pPr>
        <w:ind w:firstLine="720"/>
        <w:rPr>
          <w:rFonts w:ascii="Times New Roman" w:hAnsi="Times New Roman" w:cs="Times New Roman"/>
          <w:sz w:val="24"/>
          <w:szCs w:val="24"/>
        </w:rPr>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rsidTr="0046771E">
        <w:trPr>
          <w:trHeight w:val="812"/>
          <w:jc w:val="center"/>
        </w:trPr>
        <w:tc>
          <w:tcPr>
            <w:tcW w:w="255" w:type="pct"/>
            <w:vAlign w:val="center"/>
          </w:tcPr>
          <w:p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rsidR="008E26AA" w:rsidRPr="008E26AA" w:rsidRDefault="008072C2"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rsidR="008E26AA" w:rsidRPr="00E86BF0" w:rsidRDefault="008E26AA" w:rsidP="008E26AA">
            <w:pPr>
              <w:pStyle w:val="IndentTimesNewRoman"/>
              <w:ind w:firstLine="0"/>
              <w:rPr>
                <w:rFonts w:asciiTheme="minorHAnsi" w:hAnsiTheme="minorHAnsi" w:cstheme="minorBidi"/>
                <w:sz w:val="18"/>
                <w:szCs w:val="18"/>
              </w:rPr>
            </w:pPr>
            <w:r>
              <w:t>(</w:t>
            </w:r>
            <w:fldSimple w:instr=" SEQ Equation \* ARABIC ">
              <w:r>
                <w:rPr>
                  <w:noProof/>
                </w:rPr>
                <w:t>3</w:t>
              </w:r>
            </w:fldSimple>
            <w:r>
              <w:t>)</w:t>
            </w:r>
          </w:p>
        </w:tc>
      </w:tr>
    </w:tbl>
    <w:p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rsidR="000E099A" w:rsidRDefault="00001575" w:rsidP="00F034DC">
      <w:pPr>
        <w:ind w:firstLine="720"/>
        <w:rPr>
          <w:rFonts w:ascii="Times New Roman" w:hAnsi="Times New Roman" w:cs="Times New Roman"/>
          <w:sz w:val="24"/>
          <w:szCs w:val="24"/>
        </w:rPr>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rsidTr="007A582B">
        <w:trPr>
          <w:trHeight w:val="812"/>
          <w:jc w:val="center"/>
        </w:trPr>
        <w:tc>
          <w:tcPr>
            <w:tcW w:w="255" w:type="pct"/>
            <w:vAlign w:val="center"/>
          </w:tcPr>
          <w:p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rsidR="00CB22D9" w:rsidRPr="00B47B00" w:rsidRDefault="008072C2"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CB22D9" w:rsidRPr="00E86BF0" w:rsidRDefault="00CB22D9" w:rsidP="007A582B">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4</w:t>
              </w:r>
            </w:fldSimple>
            <w:r>
              <w:rPr>
                <w:rFonts w:eastAsia="Yu Mincho"/>
                <w:lang w:eastAsia="ja-JP"/>
              </w:rPr>
              <w:t>)</w:t>
            </w:r>
          </w:p>
        </w:tc>
      </w:tr>
    </w:tbl>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w:t>
      </w:r>
      <w:proofErr w:type="spellStart"/>
      <w:r>
        <w:rPr>
          <w:rFonts w:ascii="Times New Roman" w:hAnsi="Times New Roman" w:cs="Times New Roman"/>
          <w:sz w:val="24"/>
          <w:szCs w:val="24"/>
        </w:rPr>
        <w:t>stant</w:t>
      </w:r>
      <w:proofErr w:type="spellEnd"/>
      <w:r>
        <w:rPr>
          <w:rFonts w:ascii="Times New Roman" w:hAnsi="Times New Roman" w:cs="Times New Roman"/>
          <w:sz w:val="24"/>
          <w:szCs w:val="24"/>
        </w:rPr>
        <w:t xml:space="preserve">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w:t>
      </w:r>
      <w:proofErr w:type="gramStart"/>
      <w:r>
        <w:rPr>
          <w:rFonts w:ascii="Times New Roman" w:hAnsi="Times New Roman" w:cs="Times New Roman"/>
          <w:sz w:val="24"/>
          <w:szCs w:val="24"/>
        </w:rPr>
        <w:t>departure</w:t>
      </w:r>
      <w:r w:rsidR="00C5082A">
        <w:rPr>
          <w:rFonts w:ascii="Times New Roman" w:hAnsi="Times New Roman" w:cs="Times New Roman"/>
          <w:sz w:val="24"/>
          <w:szCs w:val="24"/>
        </w:rPr>
        <w:t>.</w:t>
      </w:r>
      <w:proofErr w:type="gramEnd"/>
    </w:p>
    <w:p w:rsidR="00CB22D9" w:rsidRDefault="00E22036" w:rsidP="00CB22D9">
      <w:pPr>
        <w:ind w:firstLine="720"/>
        <w:rPr>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ood benchmark for non-RTA users.</w:t>
      </w:r>
    </w:p>
    <w:p w:rsidR="009B5263" w:rsidRDefault="009B5263"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w:t>
      </w:r>
      <w:r w:rsidR="009B5263">
        <w:rPr>
          <w:rFonts w:ascii="Times New Roman" w:hAnsi="Times New Roman" w:cs="Times New Roman"/>
          <w:sz w:val="24"/>
          <w:szCs w:val="24"/>
        </w:rPr>
        <w:lastRenderedPageBreak/>
        <w:t xml:space="preserve">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8072C2"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5</w:t>
              </w:r>
            </w:fldSimple>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 without any real-time </w:t>
      </w:r>
      <w:r w:rsidR="003F59F2">
        <w:rPr>
          <w:rFonts w:ascii="Times New Roman" w:hAnsi="Times New Roman" w:cs="Times New Roman"/>
          <w:sz w:val="24"/>
          <w:szCs w:val="24"/>
        </w:rPr>
        <w:t>assistant</w:t>
      </w:r>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7A582B">
        <w:trPr>
          <w:trHeight w:val="580"/>
          <w:jc w:val="center"/>
        </w:trPr>
        <w:tc>
          <w:tcPr>
            <w:tcW w:w="256" w:type="pct"/>
            <w:vAlign w:val="center"/>
          </w:tcPr>
          <w:p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rsidR="005938C1" w:rsidRDefault="008072C2"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7A582B">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6</w:t>
              </w:r>
            </w:fldSimple>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proofErr w:type="spellStart"/>
      <w:r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 xml:space="preserve">For the simulation of RTA trip planning process, most RTAs will directly use the ETAs provided by GTFS trip update for the buses’ real-time information </w:t>
      </w:r>
      <w:r w:rsidRPr="000D420D">
        <w:rPr>
          <w:rFonts w:ascii="Times New Roman" w:hAnsi="Times New Roman" w:cs="Times New Roman"/>
          <w:sz w:val="24"/>
          <w:szCs w:val="24"/>
        </w:rPr>
        <w:fldChar w:fldCharType="begin" w:fldLock="1"/>
      </w:r>
      <w:r w:rsidR="00B46565">
        <w:rPr>
          <w:rFonts w:ascii="Times New Roman" w:hAnsi="Times New Roman" w:cs="Times New Roman"/>
          <w:sz w:val="24"/>
          <w:szCs w:val="24"/>
        </w:rPr>
        <w:instrText>ADDIN CSL_CITATION {"citationItems":[{"id":"ITEM-1","itemData":{"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 xml:space="preserve">provide ETA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 xml:space="preserve">HDT is not constant,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Optimal 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 xml:space="preserve">Supposing a hypothetical omniscient public transit user who are always aware of the real-time and future status, the user can adjust their home departure time (HDT) accordingly. The user will always catch the desired bus in time without any waiting, regardless of the real-time performance of the PT system and his/her home’s distance from the stop. Practically, nobody can achieve real </w:t>
      </w:r>
      <w:r>
        <w:rPr>
          <w:rFonts w:ascii="Times New Roman" w:hAnsi="Times New Roman" w:cs="Times New Roman"/>
          <w:sz w:val="24"/>
          <w:szCs w:val="24"/>
        </w:rPr>
        <w:lastRenderedPageBreak/>
        <w:t>global optima</w:t>
      </w:r>
      <w:r w:rsidR="007F6638">
        <w:rPr>
          <w:rFonts w:ascii="Times New Roman" w:hAnsi="Times New Roman" w:cs="Times New Roman"/>
          <w:sz w:val="24"/>
          <w:szCs w:val="24"/>
        </w:rPr>
        <w:t xml:space="preserve"> deterministically</w:t>
      </w:r>
      <w:r>
        <w:rPr>
          <w:rFonts w:ascii="Times New Roman" w:hAnsi="Times New Roman" w:cs="Times New Roman"/>
          <w:sz w:val="24"/>
          <w:szCs w:val="24"/>
        </w:rPr>
        <w:t>. OR is a theoretical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3431DE">
        <w:rPr>
          <w:rFonts w:ascii="Times New Roman" w:hAnsi="Times New Roman" w:cs="Times New Roman"/>
          <w:sz w:val="24"/>
          <w:szCs w:val="24"/>
        </w:rPr>
        <w:t>Radical Relaxation (</w:t>
      </w:r>
      <w:r w:rsidR="009B5263">
        <w:rPr>
          <w:rFonts w:ascii="Times New Roman" w:hAnsi="Times New Roman" w:cs="Times New Roman"/>
          <w:sz w:val="24"/>
          <w:szCs w:val="24"/>
        </w:rPr>
        <w:t>R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8072C2">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7</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RR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RR.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8912E0">
        <w:rPr>
          <w:rFonts w:ascii="Times New Roman" w:hAnsi="Times New Roman" w:cs="Times New Roman"/>
          <w:sz w:val="24"/>
          <w:szCs w:val="24"/>
        </w:rPr>
        <w:t xml:space="preserve"> to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8072C2">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3" w:name="_Ref9177069"/>
            <w:r>
              <w:rPr>
                <w:rFonts w:eastAsia="Yu Mincho"/>
                <w:lang w:eastAsia="ja-JP"/>
              </w:rPr>
              <w:t>(</w:t>
            </w:r>
            <w:fldSimple w:instr=" SEQ Equation \* ARABIC ">
              <w:r w:rsidR="008E26AA">
                <w:rPr>
                  <w:noProof/>
                </w:rPr>
                <w:t>8</w:t>
              </w:r>
            </w:fldSimple>
            <w:r>
              <w:rPr>
                <w:rFonts w:eastAsia="Yu Mincho"/>
                <w:lang w:eastAsia="ja-JP"/>
              </w:rPr>
              <w:t>)</w:t>
            </w:r>
            <w:bookmarkEnd w:id="3"/>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PR and RR can be categorized as a PR family, for RR is a special case of PR with IB = 0. With different IBs, each PR strategy can vary in actual waiting time. We would like to optimize IB and find the best PR strategy with max average waiting time reduction.</w:t>
      </w:r>
    </w:p>
    <w:p w:rsidR="00703A36" w:rsidRDefault="00703A36" w:rsidP="009B5263">
      <w:pPr>
        <w:rPr>
          <w:rFonts w:ascii="Times New Roman" w:hAnsi="Times New Roman" w:cs="Times New Roman"/>
          <w:sz w:val="24"/>
          <w:szCs w:val="24"/>
        </w:rPr>
      </w:pPr>
    </w:p>
    <w:p w:rsidR="00BE1E5F" w:rsidRDefault="00BE1E5F" w:rsidP="009B5263">
      <w:pPr>
        <w:rPr>
          <w:rFonts w:ascii="Times New Roman" w:hAnsi="Times New Roman" w:cs="Times New Roman"/>
          <w:sz w:val="24"/>
          <w:szCs w:val="24"/>
        </w:rPr>
      </w:pPr>
    </w:p>
    <w:p w:rsidR="008C3339" w:rsidRDefault="008C3339" w:rsidP="009B5263">
      <w:pPr>
        <w:rPr>
          <w:rFonts w:ascii="Times New Roman" w:hAnsi="Times New Roman" w:cs="Times New Roman"/>
          <w:sz w:val="24"/>
          <w:szCs w:val="24"/>
        </w:rPr>
      </w:pPr>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lastRenderedPageBreak/>
        <w:t>Proportions of user group</w:t>
      </w:r>
      <w:r w:rsidR="00F85053">
        <w:rPr>
          <w:rFonts w:ascii="Times New Roman" w:hAnsi="Times New Roman" w:cs="Times New Roman"/>
          <w:sz w:val="24"/>
          <w:szCs w:val="24"/>
        </w:rPr>
        <w:t>s</w:t>
      </w:r>
    </w:p>
    <w:p w:rsidR="00BB2F0A" w:rsidRDefault="00BB2F0A" w:rsidP="00E47FBA">
      <w:pPr>
        <w:rPr>
          <w:rFonts w:ascii="Times New Roman" w:hAnsi="Times New Roman" w:cs="Times New Roman"/>
          <w:noProof/>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behavior. </w:t>
      </w:r>
      <w:r w:rsidR="002670FB">
        <w:rPr>
          <w:rFonts w:ascii="Times New Roman" w:hAnsi="Times New Roman" w:cs="Times New Roman"/>
          <w:sz w:val="24"/>
          <w:szCs w:val="24"/>
        </w:rPr>
        <w:t>A common observation obtained by these studies is that users’ actual waiting time is less than the pure random average waiting time (AWT)</w:t>
      </w:r>
      <w:r w:rsidR="00462713">
        <w:rPr>
          <w:rFonts w:ascii="Times New Roman" w:hAnsi="Times New Roman" w:cs="Times New Roman"/>
          <w:sz w:val="24"/>
          <w:szCs w:val="24"/>
        </w:rPr>
        <w:t xml:space="preserve"> </w:t>
      </w:r>
      <w:r w:rsidR="00462713">
        <w:rPr>
          <w:rFonts w:ascii="Times New Roman" w:hAnsi="Times New Roman" w:cs="Times New Roman"/>
          <w:sz w:val="24"/>
          <w:szCs w:val="24"/>
        </w:rPr>
        <w:fldChar w:fldCharType="begin" w:fldLock="1"/>
      </w:r>
      <w:r w:rsidR="004722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instrText>
      </w:r>
      <w:r w:rsidR="00462713">
        <w:rPr>
          <w:rFonts w:ascii="Times New Roman" w:hAnsi="Times New Roman" w:cs="Times New Roman"/>
          <w:sz w:val="24"/>
          <w:szCs w:val="24"/>
        </w:rPr>
        <w:fldChar w:fldCharType="separate"/>
      </w:r>
      <w:r w:rsidR="00462713" w:rsidRPr="00462713">
        <w:rPr>
          <w:rFonts w:ascii="Times New Roman" w:hAnsi="Times New Roman" w:cs="Times New Roman"/>
          <w:noProof/>
          <w:sz w:val="24"/>
          <w:szCs w:val="24"/>
        </w:rPr>
        <w:t>(Frumin &amp; Zhao, 2012; Luethi, Weidmann, &amp; Nash, 2007)</w:t>
      </w:r>
      <w:r w:rsidR="00462713">
        <w:rPr>
          <w:rFonts w:ascii="Times New Roman" w:hAnsi="Times New Roman" w:cs="Times New Roman"/>
          <w:sz w:val="24"/>
          <w:szCs w:val="24"/>
        </w:rPr>
        <w:fldChar w:fldCharType="end"/>
      </w:r>
      <w:r w:rsidR="002670FB">
        <w:rPr>
          <w:rFonts w:ascii="Times New Roman" w:hAnsi="Times New Roman" w:cs="Times New Roman"/>
          <w:sz w:val="24"/>
          <w:szCs w:val="24"/>
        </w:rPr>
        <w:t>.</w:t>
      </w:r>
      <w:r w:rsidR="005D710F">
        <w:rPr>
          <w:rFonts w:ascii="Times New Roman" w:hAnsi="Times New Roman" w:cs="Times New Roman"/>
          <w:sz w:val="24"/>
          <w:szCs w:val="24"/>
        </w:rPr>
        <w:t xml:space="preserve"> </w:t>
      </w:r>
      <w:r w:rsidR="005D710F" w:rsidRPr="005D710F">
        <w:rPr>
          <w:rFonts w:ascii="Times New Roman" w:hAnsi="Times New Roman" w:cs="Times New Roman"/>
          <w:sz w:val="24"/>
          <w:szCs w:val="24"/>
        </w:rPr>
        <w:t>Jolliffe and Hutchinson</w:t>
      </w:r>
      <w:r w:rsidR="005D710F">
        <w:rPr>
          <w:rFonts w:ascii="Times New Roman" w:hAnsi="Times New Roman" w:cs="Times New Roman"/>
          <w:sz w:val="24"/>
          <w:szCs w:val="24"/>
        </w:rPr>
        <w:t xml:space="preserve"> (1975)</w:t>
      </w:r>
      <w:r w:rsidR="003C5D87">
        <w:rPr>
          <w:rFonts w:ascii="Times New Roman" w:hAnsi="Times New Roman" w:cs="Times New Roman"/>
          <w:sz w:val="24"/>
          <w:szCs w:val="24"/>
        </w:rPr>
        <w:t xml:space="preserve"> and </w:t>
      </w:r>
      <w:r w:rsidR="003C5D87" w:rsidRPr="00857F40">
        <w:rPr>
          <w:rFonts w:ascii="Times New Roman" w:hAnsi="Times New Roman" w:cs="Times New Roman"/>
          <w:noProof/>
          <w:sz w:val="24"/>
          <w:szCs w:val="24"/>
        </w:rPr>
        <w:t>Bowman and Turnquist</w:t>
      </w:r>
      <w:r w:rsidR="003C5D87">
        <w:rPr>
          <w:rFonts w:ascii="Times New Roman" w:hAnsi="Times New Roman" w:cs="Times New Roman"/>
          <w:noProof/>
          <w:sz w:val="24"/>
          <w:szCs w:val="24"/>
        </w:rPr>
        <w:t xml:space="preserve"> (1981) </w:t>
      </w:r>
      <w:r w:rsidR="003C5D87">
        <w:rPr>
          <w:rFonts w:ascii="Times New Roman" w:hAnsi="Times New Roman" w:cs="Times New Roman"/>
          <w:sz w:val="24"/>
          <w:szCs w:val="24"/>
        </w:rPr>
        <w:t>contributed to the classification of</w:t>
      </w:r>
      <w:r w:rsidR="005D710F">
        <w:rPr>
          <w:rFonts w:ascii="Times New Roman" w:hAnsi="Times New Roman" w:cs="Times New Roman"/>
          <w:sz w:val="24"/>
          <w:szCs w:val="24"/>
        </w:rPr>
        <w:t xml:space="preserve"> three classes of passengers, which can </w:t>
      </w:r>
      <w:r w:rsidR="00E57074">
        <w:rPr>
          <w:rFonts w:ascii="Times New Roman" w:hAnsi="Times New Roman" w:cs="Times New Roman"/>
          <w:sz w:val="24"/>
          <w:szCs w:val="24"/>
        </w:rPr>
        <w:t xml:space="preserve">be </w:t>
      </w:r>
      <w:r w:rsidR="005D710F">
        <w:rPr>
          <w:rFonts w:ascii="Times New Roman" w:hAnsi="Times New Roman" w:cs="Times New Roman"/>
          <w:sz w:val="24"/>
          <w:szCs w:val="24"/>
        </w:rPr>
        <w:t xml:space="preserve">translated into respectively relaxation strategies: </w:t>
      </w:r>
      <w:r w:rsidR="00E57074">
        <w:rPr>
          <w:rFonts w:ascii="Times New Roman" w:hAnsi="Times New Roman" w:cs="Times New Roman"/>
          <w:sz w:val="24"/>
          <w:szCs w:val="24"/>
        </w:rPr>
        <w:t xml:space="preserve">optimal relaxation with proportion of </w:t>
      </w:r>
      <m:oMath>
        <m:r>
          <w:rPr>
            <w:rFonts w:ascii="Cambria Math" w:hAnsi="Cambria Math" w:cs="Times New Roman"/>
            <w:sz w:val="24"/>
            <w:szCs w:val="24"/>
          </w:rPr>
          <m:t>p</m:t>
        </m:r>
      </m:oMath>
      <w:r w:rsidR="00E57074">
        <w:rPr>
          <w:rFonts w:ascii="Times New Roman" w:hAnsi="Times New Roman" w:cs="Times New Roman"/>
          <w:sz w:val="24"/>
          <w:szCs w:val="24"/>
        </w:rPr>
        <w:t xml:space="preserve">, null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Pr>
          <w:rFonts w:ascii="Times New Roman" w:hAnsi="Times New Roman" w:cs="Times New Roman"/>
          <w:sz w:val="24"/>
          <w:szCs w:val="24"/>
        </w:rPr>
        <w:t xml:space="preserve">, arbitrary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Pr>
          <w:rFonts w:ascii="Times New Roman" w:hAnsi="Times New Roman" w:cs="Times New Roman"/>
          <w:sz w:val="24"/>
          <w:szCs w:val="24"/>
        </w:rPr>
        <w:t xml:space="preserve"> </w:t>
      </w:r>
      <w:r w:rsidR="004722B6">
        <w:rPr>
          <w:rFonts w:ascii="Times New Roman" w:hAnsi="Times New Roman" w:cs="Times New Roman"/>
          <w:noProof/>
          <w:sz w:val="24"/>
          <w:szCs w:val="24"/>
        </w:rPr>
        <w:fldChar w:fldCharType="begin" w:fldLock="1"/>
      </w:r>
      <w:r w:rsidR="00B46565">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4722B6">
        <w:rPr>
          <w:rFonts w:ascii="Times New Roman" w:hAnsi="Times New Roman" w:cs="Times New Roman"/>
          <w:noProof/>
          <w:sz w:val="24"/>
          <w:szCs w:val="24"/>
        </w:rPr>
        <w:fldChar w:fldCharType="separate"/>
      </w:r>
      <w:r w:rsidR="00C35D0C" w:rsidRPr="00C35D0C">
        <w:rPr>
          <w:rFonts w:ascii="Times New Roman" w:hAnsi="Times New Roman" w:cs="Times New Roman"/>
          <w:noProof/>
          <w:sz w:val="24"/>
          <w:szCs w:val="24"/>
        </w:rPr>
        <w:t>(Bowman &amp; Turnquist, 1981; Jolliffe &amp; Hutchinson, 1975)</w:t>
      </w:r>
      <w:r w:rsidR="004722B6">
        <w:rPr>
          <w:rFonts w:ascii="Times New Roman" w:hAnsi="Times New Roman" w:cs="Times New Roman"/>
          <w:noProof/>
          <w:sz w:val="24"/>
          <w:szCs w:val="24"/>
        </w:rPr>
        <w:fldChar w:fldCharType="end"/>
      </w:r>
      <w:r w:rsidR="0051476B">
        <w:rPr>
          <w:rFonts w:ascii="Times New Roman" w:hAnsi="Times New Roman" w:cs="Times New Roman"/>
          <w:noProof/>
          <w:sz w:val="24"/>
          <w:szCs w:val="24"/>
        </w:rPr>
        <w:t>.</w:t>
      </w:r>
      <w:r w:rsidR="00857F40">
        <w:rPr>
          <w:rFonts w:ascii="Times New Roman" w:hAnsi="Times New Roman" w:cs="Times New Roman"/>
          <w:noProof/>
          <w:sz w:val="24"/>
          <w:szCs w:val="24"/>
        </w:rPr>
        <w:t xml:space="preserve"> </w:t>
      </w:r>
      <w:r w:rsidR="00326D0C">
        <w:rPr>
          <w:rFonts w:ascii="Times New Roman" w:hAnsi="Times New Roman" w:cs="Times New Roman"/>
          <w:noProof/>
          <w:sz w:val="24"/>
          <w:szCs w:val="24"/>
        </w:rPr>
        <w:t xml:space="preserve">The value of </w:t>
      </w:r>
      <m:oMath>
        <m:r>
          <w:rPr>
            <w:rFonts w:ascii="Cambria Math" w:hAnsi="Cambria Math" w:cs="Times New Roman"/>
            <w:noProof/>
            <w:sz w:val="24"/>
            <w:szCs w:val="24"/>
          </w:rPr>
          <m:t>p</m:t>
        </m:r>
      </m:oMath>
      <w:r w:rsidR="00326D0C">
        <w:rPr>
          <w:rFonts w:ascii="Times New Roman" w:hAnsi="Times New Roman" w:cs="Times New Roman"/>
          <w:noProof/>
          <w:sz w:val="24"/>
          <w:szCs w:val="24"/>
        </w:rPr>
        <w:t xml:space="preserve"> determines the overall pattern of average waiting time.</w:t>
      </w:r>
    </w:p>
    <w:p w:rsidR="00B7531C" w:rsidRPr="00B7531C" w:rsidRDefault="00AC6DC4" w:rsidP="00B7531C">
      <w:pPr>
        <w:rPr>
          <w:rFonts w:ascii="Times New Roman" w:hAnsi="Times New Roman" w:cs="Times New Roman"/>
          <w:sz w:val="24"/>
          <w:szCs w:val="24"/>
        </w:rPr>
      </w:pPr>
      <w:r>
        <w:rPr>
          <w:rFonts w:ascii="Times New Roman" w:hAnsi="Times New Roman" w:cs="Times New Roman"/>
          <w:noProof/>
          <w:sz w:val="24"/>
          <w:szCs w:val="24"/>
        </w:rPr>
        <w:tab/>
        <w:t>Based on th</w:t>
      </w:r>
      <w:r w:rsidR="00B042B9">
        <w:rPr>
          <w:rFonts w:ascii="Times New Roman" w:hAnsi="Times New Roman" w:cs="Times New Roman"/>
          <w:noProof/>
          <w:sz w:val="24"/>
          <w:szCs w:val="24"/>
        </w:rPr>
        <w:t>is</w:t>
      </w:r>
      <w:r>
        <w:rPr>
          <w:rFonts w:ascii="Times New Roman" w:hAnsi="Times New Roman" w:cs="Times New Roman"/>
          <w:noProof/>
          <w:sz w:val="24"/>
          <w:szCs w:val="24"/>
        </w:rPr>
        <w:t xml:space="preserve"> classification, we also theorize each user group’s proportion of different TSP.</w:t>
      </w:r>
      <w:r w:rsidR="00B042B9">
        <w:rPr>
          <w:rFonts w:ascii="Times New Roman" w:hAnsi="Times New Roman" w:cs="Times New Roman"/>
          <w:noProof/>
          <w:sz w:val="24"/>
          <w:szCs w:val="24"/>
        </w:rPr>
        <w:t xml:space="preserve"> </w:t>
      </w:r>
      <w:r w:rsidR="00381500">
        <w:rPr>
          <w:rFonts w:ascii="Times New Roman" w:hAnsi="Times New Roman" w:cs="Times New Roman"/>
          <w:noProof/>
          <w:sz w:val="24"/>
          <w:szCs w:val="24"/>
        </w:rPr>
        <w:t>Unlike traditional classfication, we know that optimal relaxation cannot be achieved by any user.</w:t>
      </w:r>
      <w:r w:rsidR="00FF4708">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Specifically, we will concentrate on RTA users: all RTA users’ proportion in all the transit users is </w:t>
      </w:r>
      <m:oMath>
        <m:r>
          <w:rPr>
            <w:rFonts w:ascii="Cambria Math" w:hAnsi="Cambria Math" w:cs="Times New Roman"/>
            <w:noProof/>
            <w:sz w:val="24"/>
            <w:szCs w:val="24"/>
          </w:rPr>
          <m:t>r</m:t>
        </m:r>
      </m:oMath>
      <w:r w:rsidR="00381500">
        <w:rPr>
          <w:rFonts w:ascii="Times New Roman" w:hAnsi="Times New Roman" w:cs="Times New Roman"/>
          <w:noProof/>
          <w:sz w:val="24"/>
          <w:szCs w:val="24"/>
        </w:rPr>
        <w:t xml:space="preserve">, while each TPS of PR family has one unique best empirical insurance buffer (IB) with proportion of </w:t>
      </w:r>
      <m:oMath>
        <m:r>
          <w:rPr>
            <w:rFonts w:ascii="Cambria Math" w:hAnsi="Cambria Math" w:cs="Times New Roman"/>
            <w:noProof/>
            <w:sz w:val="24"/>
            <w:szCs w:val="24"/>
          </w:rPr>
          <m:t>P(IB)</m:t>
        </m:r>
      </m:oMath>
      <w:r w:rsidR="003422B9">
        <w:rPr>
          <w:rFonts w:ascii="Times New Roman" w:hAnsi="Times New Roman" w:cs="Times New Roman"/>
          <w:noProof/>
          <w:sz w:val="24"/>
          <w:szCs w:val="24"/>
        </w:rPr>
        <w:t xml:space="preserve"> in all RTA users</w:t>
      </w:r>
      <w:r w:rsidR="00381500">
        <w:rPr>
          <w:rFonts w:ascii="Times New Roman" w:hAnsi="Times New Roman" w:cs="Times New Roman"/>
          <w:noProof/>
          <w:sz w:val="24"/>
          <w:szCs w:val="24"/>
        </w:rPr>
        <w:t xml:space="preserve">. </w:t>
      </w:r>
      <w:r w:rsidR="00FF4708">
        <w:rPr>
          <w:rFonts w:ascii="Times New Roman" w:hAnsi="Times New Roman" w:cs="Times New Roman"/>
          <w:noProof/>
          <w:sz w:val="24"/>
          <w:szCs w:val="24"/>
        </w:rPr>
        <w:t xml:space="preserve">For non-RTA users, empirical relaxation users’ proportion in non-RTA </w:t>
      </w:r>
      <w:r w:rsidR="003C26A4">
        <w:rPr>
          <w:rFonts w:ascii="Times New Roman" w:hAnsi="Times New Roman" w:cs="Times New Roman"/>
          <w:noProof/>
          <w:sz w:val="24"/>
          <w:szCs w:val="24"/>
        </w:rPr>
        <w:t xml:space="preserve">users </w:t>
      </w:r>
      <w:r w:rsidR="00FF4708">
        <w:rPr>
          <w:rFonts w:ascii="Times New Roman" w:hAnsi="Times New Roman" w:cs="Times New Roman"/>
          <w:noProof/>
          <w:sz w:val="24"/>
          <w:szCs w:val="24"/>
        </w:rPr>
        <w:t xml:space="preserve">is </w:t>
      </w:r>
      <m:oMath>
        <m:r>
          <w:rPr>
            <w:rFonts w:ascii="Cambria Math" w:hAnsi="Cambria Math" w:cs="Times New Roman"/>
            <w:noProof/>
            <w:sz w:val="24"/>
            <w:szCs w:val="24"/>
          </w:rPr>
          <m:t>e</m:t>
        </m:r>
      </m:oMath>
      <w:r w:rsidR="00FF4708">
        <w:rPr>
          <w:rFonts w:ascii="Times New Roman" w:hAnsi="Times New Roman" w:cs="Times New Roman"/>
          <w:noProof/>
          <w:sz w:val="24"/>
          <w:szCs w:val="24"/>
        </w:rPr>
        <w:t xml:space="preserve"> and arbitrary relaxation users’ proportion in non-RTA</w:t>
      </w:r>
      <w:r w:rsidR="003C26A4">
        <w:rPr>
          <w:rFonts w:ascii="Times New Roman" w:hAnsi="Times New Roman" w:cs="Times New Roman"/>
          <w:noProof/>
          <w:sz w:val="24"/>
          <w:szCs w:val="24"/>
        </w:rPr>
        <w:t xml:space="preserve"> users</w:t>
      </w:r>
      <w:r w:rsidR="00FF4708">
        <w:rPr>
          <w:rFonts w:ascii="Times New Roman" w:hAnsi="Times New Roman" w:cs="Times New Roman"/>
          <w:noProof/>
          <w:sz w:val="24"/>
          <w:szCs w:val="24"/>
        </w:rPr>
        <w:t xml:space="preserve"> is </w:t>
      </w:r>
      <m:oMath>
        <m:r>
          <w:rPr>
            <w:rFonts w:ascii="Cambria Math" w:hAnsi="Cambria Math" w:cs="Times New Roman"/>
            <w:noProof/>
            <w:sz w:val="24"/>
            <w:szCs w:val="24"/>
          </w:rPr>
          <m:t>a</m:t>
        </m:r>
      </m:oMath>
      <w:r w:rsidR="00FF4708">
        <w:rPr>
          <w:rFonts w:ascii="Times New Roman" w:hAnsi="Times New Roman" w:cs="Times New Roman"/>
          <w:noProof/>
          <w:sz w:val="24"/>
          <w:szCs w:val="24"/>
        </w:rPr>
        <w:t>.</w:t>
      </w:r>
      <w:r w:rsidR="00BC40DF">
        <w:rPr>
          <w:rFonts w:ascii="Times New Roman" w:hAnsi="Times New Roman" w:cs="Times New Roman"/>
          <w:noProof/>
          <w:sz w:val="24"/>
          <w:szCs w:val="24"/>
        </w:rPr>
        <w:t xml:space="preserve"> </w:t>
      </w:r>
      <w:r w:rsidR="00BC40DF">
        <w:rPr>
          <w:rFonts w:ascii="Times New Roman" w:hAnsi="Times New Roman" w:cs="Times New Roman"/>
          <w:noProof/>
          <w:sz w:val="24"/>
          <w:szCs w:val="24"/>
        </w:rPr>
        <w:fldChar w:fldCharType="begin"/>
      </w:r>
      <w:r w:rsidR="00BC40DF">
        <w:rPr>
          <w:rFonts w:ascii="Times New Roman" w:hAnsi="Times New Roman" w:cs="Times New Roman"/>
          <w:noProof/>
          <w:sz w:val="24"/>
          <w:szCs w:val="24"/>
        </w:rPr>
        <w:instrText xml:space="preserve"> REF _Ref9198700 \h </w:instrText>
      </w:r>
      <w:r w:rsidR="00BC40DF">
        <w:rPr>
          <w:rFonts w:ascii="Times New Roman" w:hAnsi="Times New Roman" w:cs="Times New Roman"/>
          <w:noProof/>
          <w:sz w:val="24"/>
          <w:szCs w:val="24"/>
        </w:rPr>
      </w:r>
      <w:r w:rsidR="00BC40DF">
        <w:rPr>
          <w:rFonts w:ascii="Times New Roman" w:hAnsi="Times New Roman" w:cs="Times New Roman"/>
          <w:noProof/>
          <w:sz w:val="24"/>
          <w:szCs w:val="24"/>
        </w:rPr>
        <w:fldChar w:fldCharType="separate"/>
      </w:r>
      <w:r w:rsidR="00BC40DF">
        <w:rPr>
          <w:rFonts w:ascii="Times New Roman" w:hAnsi="Times New Roman" w:cs="Times New Roman"/>
          <w:sz w:val="24"/>
          <w:szCs w:val="24"/>
        </w:rPr>
        <w:t>Table 1</w:t>
      </w:r>
      <w:r w:rsidR="00BC40DF">
        <w:rPr>
          <w:rFonts w:ascii="Times New Roman" w:hAnsi="Times New Roman" w:cs="Times New Roman"/>
          <w:noProof/>
          <w:sz w:val="24"/>
          <w:szCs w:val="24"/>
        </w:rPr>
        <w:fldChar w:fldCharType="end"/>
      </w:r>
      <w:r w:rsidR="00BC40DF">
        <w:rPr>
          <w:rFonts w:ascii="Times New Roman" w:hAnsi="Times New Roman" w:cs="Times New Roman"/>
          <w:noProof/>
          <w:sz w:val="24"/>
          <w:szCs w:val="24"/>
        </w:rPr>
        <w:t xml:space="preserve"> shows different TPSs’ availability for each users and theoretical ratio.</w:t>
      </w:r>
    </w:p>
    <w:tbl>
      <w:tblPr>
        <w:tblStyle w:val="TableGrid"/>
        <w:tblW w:w="9350" w:type="dxa"/>
        <w:jc w:val="center"/>
        <w:tblLook w:val="04A0" w:firstRow="1" w:lastRow="0" w:firstColumn="1" w:lastColumn="0" w:noHBand="0" w:noVBand="1"/>
      </w:tblPr>
      <w:tblGrid>
        <w:gridCol w:w="2587"/>
        <w:gridCol w:w="2088"/>
        <w:gridCol w:w="1980"/>
        <w:gridCol w:w="2695"/>
      </w:tblGrid>
      <w:tr w:rsidR="004E00DA" w:rsidTr="00B63547">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Strategy</w:t>
            </w:r>
          </w:p>
        </w:tc>
        <w:tc>
          <w:tcPr>
            <w:tcW w:w="2088"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1980"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695" w:type="dxa"/>
            <w:tcBorders>
              <w:top w:val="single" w:sz="4" w:space="0" w:color="auto"/>
              <w:left w:val="single" w:sz="4" w:space="0" w:color="auto"/>
              <w:bottom w:val="single" w:sz="4" w:space="0" w:color="auto"/>
              <w:right w:val="single" w:sz="4" w:space="0" w:color="auto"/>
            </w:tcBorders>
          </w:tcPr>
          <w:p w:rsidR="004E00DA" w:rsidRDefault="00BD6F86" w:rsidP="00326D0C">
            <w:pPr>
              <w:jc w:val="center"/>
              <w:rPr>
                <w:rFonts w:ascii="Times New Roman" w:hAnsi="Times New Roman" w:cs="Times New Roman"/>
                <w:sz w:val="24"/>
                <w:szCs w:val="24"/>
              </w:rPr>
            </w:pPr>
            <w:r>
              <w:rPr>
                <w:rFonts w:ascii="Times New Roman" w:hAnsi="Times New Roman" w:cs="Times New Roman"/>
                <w:sz w:val="24"/>
                <w:szCs w:val="24"/>
              </w:rPr>
              <w:t>Theoretical r</w:t>
            </w:r>
            <w:r w:rsidR="004E00DA">
              <w:rPr>
                <w:rFonts w:ascii="Times New Roman" w:hAnsi="Times New Roman" w:cs="Times New Roman"/>
                <w:sz w:val="24"/>
                <w:szCs w:val="24"/>
              </w:rPr>
              <w:t>atio</w:t>
            </w:r>
          </w:p>
        </w:tc>
      </w:tr>
      <w:tr w:rsidR="004E00DA" w:rsidTr="00B63547">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Optim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695"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ul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01478C" w:rsidRDefault="008072C2">
            <w:pPr>
              <w:jc w:val="center"/>
              <w:rPr>
                <w:rFonts w:ascii="Segoe UI Symbol" w:hAnsi="Segoe UI Symbol" w:cs="Segoe UI Symbol"/>
                <w:i/>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1-a-e)</m:t>
                </m:r>
              </m:oMath>
            </m:oMathPara>
          </w:p>
        </w:tc>
      </w:tr>
      <w:tr w:rsidR="004E00DA" w:rsidTr="00B63547">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ad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01478C">
            <w:pPr>
              <w:jc w:val="center"/>
              <w:rPr>
                <w:rFonts w:ascii="Segoe UI Symbol" w:hAnsi="Segoe UI Symbol" w:cs="Segoe UI Symbol"/>
                <w:sz w:val="24"/>
                <w:szCs w:val="24"/>
              </w:rPr>
            </w:pPr>
            <m:oMathPara>
              <m:oMath>
                <m:r>
                  <w:rPr>
                    <w:rFonts w:ascii="Cambria Math" w:hAnsi="Cambria Math" w:cs="Segoe UI Symbol"/>
                    <w:sz w:val="24"/>
                    <w:szCs w:val="24"/>
                  </w:rPr>
                  <m:t>r⋅P(0)</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C402A">
            <w:pPr>
              <w:jc w:val="center"/>
              <w:rPr>
                <w:rFonts w:ascii="Segoe UI Symbol" w:hAnsi="Segoe UI Symbol" w:cs="Segoe UI Symbol"/>
                <w:sz w:val="24"/>
                <w:szCs w:val="24"/>
              </w:rPr>
            </w:pPr>
            <m:oMathPara>
              <m:oMath>
                <m:r>
                  <w:rPr>
                    <w:rFonts w:ascii="Cambria Math" w:hAnsi="Cambria Math" w:cs="Segoe UI Symbol"/>
                    <w:sz w:val="24"/>
                    <w:szCs w:val="24"/>
                  </w:rPr>
                  <m:t>r⋅∑P(IB)</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8072C2">
            <w:pPr>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e</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Arbitrary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8072C2">
            <w:pPr>
              <w:keepNext/>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a</m:t>
                </m:r>
              </m:oMath>
            </m:oMathPara>
          </w:p>
        </w:tc>
      </w:tr>
    </w:tbl>
    <w:p w:rsidR="009B5263" w:rsidRDefault="009B5263" w:rsidP="009B5263">
      <w:pPr>
        <w:jc w:val="center"/>
        <w:rPr>
          <w:rFonts w:ascii="Times New Roman" w:hAnsi="Times New Roman" w:cs="Times New Roman"/>
          <w:sz w:val="24"/>
          <w:szCs w:val="24"/>
        </w:rPr>
      </w:pPr>
      <w:bookmarkStart w:id="4" w:name="_Ref919870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Different strategies' availability for non-RTA and RTA users</w:t>
      </w:r>
      <w:r w:rsidR="00BC40DF">
        <w:rPr>
          <w:rFonts w:ascii="Times New Roman" w:hAnsi="Times New Roman" w:cs="Times New Roman"/>
          <w:sz w:val="24"/>
          <w:szCs w:val="24"/>
        </w:rPr>
        <w:t xml:space="preserve"> and theoretical ratio</w:t>
      </w:r>
    </w:p>
    <w:p w:rsidR="009B5263" w:rsidRDefault="002E625A" w:rsidP="008175DE">
      <w:pPr>
        <w:spacing w:line="256" w:lineRule="auto"/>
        <w:ind w:firstLine="720"/>
        <w:rPr>
          <w:rFonts w:ascii="Times New Roman" w:hAnsi="Times New Roman" w:cs="Times New Roman"/>
          <w:sz w:val="24"/>
          <w:szCs w:val="24"/>
        </w:rPr>
      </w:pPr>
      <w:r>
        <w:rPr>
          <w:rFonts w:ascii="Times New Roman" w:hAnsi="Times New Roman" w:cs="Times New Roman"/>
          <w:sz w:val="24"/>
          <w:szCs w:val="24"/>
        </w:rPr>
        <w:t>However, we do not have access to the actual proportion</w:t>
      </w:r>
      <w:r w:rsidR="00B15D14">
        <w:rPr>
          <w:rFonts w:ascii="Times New Roman" w:hAnsi="Times New Roman" w:cs="Times New Roman"/>
          <w:sz w:val="24"/>
          <w:szCs w:val="24"/>
        </w:rPr>
        <w:t>s</w:t>
      </w:r>
      <w:r>
        <w:rPr>
          <w:rFonts w:ascii="Times New Roman" w:hAnsi="Times New Roman" w:cs="Times New Roman"/>
          <w:sz w:val="24"/>
          <w:szCs w:val="24"/>
        </w:rPr>
        <w:t xml:space="preserve"> of each user group. Consequently, we will only calculate the </w:t>
      </w:r>
      <w:r w:rsidR="00A20018">
        <w:rPr>
          <w:rFonts w:ascii="Times New Roman" w:hAnsi="Times New Roman" w:cs="Times New Roman"/>
          <w:sz w:val="24"/>
          <w:szCs w:val="24"/>
        </w:rPr>
        <w:t xml:space="preserve">optimal </w:t>
      </w:r>
      <w:r>
        <w:rPr>
          <w:rFonts w:ascii="Times New Roman" w:hAnsi="Times New Roman" w:cs="Times New Roman"/>
          <w:sz w:val="24"/>
          <w:szCs w:val="24"/>
        </w:rPr>
        <w:t xml:space="preserve">PR TPS and the waiting time difference between various RTA and non-RTA </w:t>
      </w:r>
      <w:r w:rsidR="00875601">
        <w:rPr>
          <w:rFonts w:ascii="Times New Roman" w:hAnsi="Times New Roman" w:cs="Times New Roman"/>
          <w:sz w:val="24"/>
          <w:szCs w:val="24"/>
        </w:rPr>
        <w:t>TPSs.</w:t>
      </w:r>
    </w:p>
    <w:p w:rsidR="002E625A" w:rsidRDefault="002E625A"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9</w:t>
              </w:r>
            </w:fldSimple>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0</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8072C2">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1</w:t>
              </w:r>
            </w:fldSimple>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5" w:name="_Ref8590871"/>
            <w:r>
              <w:rPr>
                <w:rFonts w:eastAsia="Yu Mincho"/>
                <w:lang w:eastAsia="ja-JP"/>
              </w:rPr>
              <w:t>(</w:t>
            </w:r>
            <w:fldSimple w:instr=" SEQ Equation \* ARABIC ">
              <w:r w:rsidR="008E26AA">
                <w:rPr>
                  <w:noProof/>
                </w:rPr>
                <w:t>12</w:t>
              </w:r>
            </w:fldSimple>
            <w:bookmarkEnd w:id="5"/>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3</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t>Previous research concentrated on</w:t>
      </w:r>
      <w:r w:rsidR="00AF012A">
        <w:rPr>
          <w:rFonts w:ascii="Times New Roman" w:hAnsi="Times New Roman" w:cs="Times New Roman"/>
          <w:sz w:val="24"/>
          <w:szCs w:val="24"/>
        </w:rPr>
        <w:t xml:space="preserve"> PT system’s</w:t>
      </w:r>
      <w:r>
        <w:rPr>
          <w:rFonts w:ascii="Times New Roman" w:hAnsi="Times New Roman" w:cs="Times New Roman"/>
          <w:sz w:val="24"/>
          <w:szCs w:val="24"/>
        </w:rPr>
        <w: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A can adapt and optimize each trip according to the delay and real-time information. Volunteered optimization is independent from the </w:t>
      </w:r>
      <w:r>
        <w:rPr>
          <w:rFonts w:ascii="Times New Roman" w:hAnsi="Times New Roman" w:cs="Times New Roman"/>
          <w:sz w:val="24"/>
          <w:szCs w:val="24"/>
        </w:rPr>
        <w:lastRenderedPageBreak/>
        <w:t>scheduled timetable</w:t>
      </w:r>
      <w:r w:rsidR="003D2059">
        <w:rPr>
          <w:rFonts w:ascii="Times New Roman" w:hAnsi="Times New Roman" w:cs="Times New Roman"/>
          <w:sz w:val="24"/>
          <w:szCs w:val="24"/>
        </w:rPr>
        <w:t>;</w:t>
      </w:r>
      <w:r>
        <w:rPr>
          <w:rFonts w:ascii="Times New Roman" w:hAnsi="Times New Roman" w:cs="Times New Roman"/>
          <w:sz w:val="24"/>
          <w:szCs w:val="24"/>
        </w:rPr>
        <w:t xml:space="preserv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individual </w:t>
      </w:r>
      <w:r w:rsidR="00F7116C">
        <w:rPr>
          <w:rFonts w:ascii="Times New Roman" w:hAnsi="Times New Roman" w:cs="Times New Roman"/>
          <w:sz w:val="24"/>
          <w:szCs w:val="24"/>
        </w:rPr>
        <w:t>trip, which is from PR strategy family.</w:t>
      </w:r>
      <w:r w:rsidR="003E66E6">
        <w:rPr>
          <w:rFonts w:ascii="Times New Roman" w:hAnsi="Times New Roman" w:cs="Times New Roman"/>
          <w:sz w:val="24"/>
          <w:szCs w:val="24"/>
        </w:rPr>
        <w:t xml:space="preserve"> Correspondingly, we need to find an optimal PR strategy: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9176971"/>
            <w:bookmarkStart w:id="7" w:name="_Ref9176964"/>
            <w:r>
              <w:rPr>
                <w:rFonts w:eastAsia="Yu Mincho"/>
                <w:lang w:eastAsia="ja-JP"/>
              </w:rPr>
              <w:t>(</w:t>
            </w:r>
            <w:fldSimple w:instr=" SEQ Equation \* ARABIC ">
              <w:r w:rsidR="008E26AA">
                <w:rPr>
                  <w:noProof/>
                </w:rPr>
                <w:t>14</w:t>
              </w:r>
            </w:fldSimple>
            <w:bookmarkEnd w:id="6"/>
            <w:r>
              <w:rPr>
                <w:rFonts w:eastAsia="Yu Mincho"/>
                <w:lang w:eastAsia="ja-JP"/>
              </w:rPr>
              <w:t>)</w:t>
            </w:r>
            <w:bookmarkEnd w:id="7"/>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5)</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13</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5</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745083" w:rsidP="009B5263">
      <w:pPr>
        <w:keepNext/>
        <w:jc w:val="center"/>
      </w:pPr>
      <w:r>
        <w:rPr>
          <w:noProof/>
        </w:rPr>
        <w:drawing>
          <wp:inline distT="0" distB="0" distL="0" distR="0" wp14:anchorId="77BA0C27" wp14:editId="0279A05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8"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774076">
        <w:rPr>
          <w:rFonts w:ascii="Times New Roman" w:hAnsi="Times New Roman" w:cs="Times New Roman"/>
          <w:noProof/>
          <w:sz w:val="24"/>
          <w:szCs w:val="24"/>
        </w:rPr>
        <w:t>4</w:t>
      </w:r>
      <w:r>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Theoretical relationship between user HDT and </w:t>
      </w:r>
      <w:r w:rsidR="00007C37">
        <w:rPr>
          <w:rFonts w:ascii="Times New Roman" w:hAnsi="Times New Roman" w:cs="Times New Roman"/>
          <w:sz w:val="24"/>
          <w:szCs w:val="24"/>
        </w:rPr>
        <w:t xml:space="preserve">average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w:t>
      </w:r>
      <w:r w:rsidR="00007C37" w:rsidRPr="00007C37">
        <w:rPr>
          <w:rFonts w:ascii="Times New Roman" w:hAnsi="Times New Roman" w:cs="Times New Roman"/>
          <w:sz w:val="24"/>
          <w:szCs w:val="24"/>
        </w:rPr>
        <w:t xml:space="preserve"> </w:t>
      </w:r>
      <w:r w:rsidR="00007C37">
        <w:rPr>
          <w:rFonts w:ascii="Times New Roman" w:hAnsi="Times New Roman" w:cs="Times New Roman"/>
          <w:sz w:val="24"/>
          <w:szCs w:val="24"/>
        </w:rPr>
        <w:t>average actual waiting time</w:t>
      </w:r>
      <w:r w:rsidR="00145636">
        <w:rPr>
          <w:rFonts w:ascii="Times New Roman" w:hAnsi="Times New Roman" w:cs="Times New Roman"/>
          <w:sz w:val="24"/>
          <w:szCs w:val="24"/>
        </w:rPr>
        <w:t>,</w:t>
      </w:r>
      <w:r>
        <w:rPr>
          <w:rFonts w:ascii="Times New Roman" w:hAnsi="Times New Roman" w:cs="Times New Roman"/>
          <w:sz w:val="24"/>
          <w:szCs w:val="24"/>
        </w:rPr>
        <w:t xml:space="preserve"> </w:t>
      </w:r>
      <w:r w:rsidR="00007C37">
        <w:rPr>
          <w:rFonts w:ascii="Times New Roman" w:hAnsi="Times New Roman" w:cs="Times New Roman"/>
          <w:sz w:val="24"/>
          <w:szCs w:val="24"/>
        </w:rPr>
        <w:t xml:space="preserve">and average </w:t>
      </w:r>
      <w:r>
        <w:rPr>
          <w:rFonts w:ascii="Times New Roman" w:hAnsi="Times New Roman" w:cs="Times New Roman"/>
          <w:sz w:val="24"/>
          <w:szCs w:val="24"/>
        </w:rPr>
        <w:t>risk.</w:t>
      </w:r>
    </w:p>
    <w:p w:rsidR="0051080C"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3459AD" w:rsidRPr="00137476" w:rsidRDefault="003459AD" w:rsidP="00993F69">
      <w:pPr>
        <w:ind w:firstLine="720"/>
        <w:rPr>
          <w:rFonts w:ascii="Times New Roman" w:hAnsi="Times New Roman" w:cs="Times New Roman"/>
          <w:sz w:val="24"/>
        </w:rPr>
      </w:pPr>
    </w:p>
    <w:p w:rsidR="0051080C" w:rsidRDefault="008072C2"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6</w:t>
              </w:r>
            </w:fldSimple>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7</w:t>
              </w:r>
            </w:fldSimple>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8072C2"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9" w:name="_Ref8589256"/>
            <w:r>
              <w:rPr>
                <w:rFonts w:eastAsia="Yu Mincho"/>
                <w:lang w:eastAsia="ja-JP"/>
              </w:rPr>
              <w:t>(</w:t>
            </w:r>
            <w:fldSimple w:instr=" SEQ Equation \* ARABIC ">
              <w:r w:rsidR="008E26AA">
                <w:rPr>
                  <w:noProof/>
                </w:rPr>
                <w:t>18</w:t>
              </w:r>
            </w:fldSimple>
            <w:bookmarkEnd w:id="9"/>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8072C2"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9</w:t>
              </w:r>
            </w:fldSimple>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szCs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w:t>
      </w:r>
      <w:proofErr w:type="gramStart"/>
      <w:r w:rsidR="00B10861">
        <w:rPr>
          <w:rFonts w:ascii="Times New Roman" w:hAnsi="Times New Roman" w:cs="Times New Roman"/>
          <w:sz w:val="24"/>
          <w:szCs w:val="24"/>
        </w:rPr>
        <w:t>range.</w:t>
      </w:r>
      <w:proofErr w:type="gramEnd"/>
      <w:r w:rsidR="00B10861">
        <w:rPr>
          <w:rFonts w:ascii="Times New Roman" w:hAnsi="Times New Roman" w:cs="Times New Roman"/>
          <w:sz w:val="24"/>
          <w:szCs w:val="24"/>
        </w:rPr>
        <w:t xml:space="preserv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w:t>
      </w:r>
      <w:proofErr w:type="gramStart"/>
      <w:r w:rsidR="00B10861">
        <w:rPr>
          <w:rFonts w:ascii="Times New Roman" w:hAnsi="Times New Roman" w:cs="Times New Roman"/>
          <w:sz w:val="24"/>
          <w:szCs w:val="24"/>
        </w:rPr>
        <w:t>user.</w:t>
      </w:r>
      <w:proofErr w:type="gramEnd"/>
      <w:r w:rsidR="00B10861">
        <w:rPr>
          <w:rFonts w:ascii="Times New Roman" w:hAnsi="Times New Roman" w:cs="Times New Roman"/>
          <w:sz w:val="24"/>
          <w:szCs w:val="24"/>
        </w:rPr>
        <w:t xml:space="preserve">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w:t>
      </w:r>
      <w:proofErr w:type="gramStart"/>
      <w:r w:rsidR="00E7705D">
        <w:rPr>
          <w:rFonts w:ascii="Times New Roman" w:hAnsi="Times New Roman" w:cs="Times New Roman"/>
          <w:sz w:val="24"/>
          <w:szCs w:val="24"/>
        </w:rPr>
        <w:t>buffer.</w:t>
      </w:r>
      <w:proofErr w:type="gramEnd"/>
      <w:r w:rsidR="00E7705D">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6A59CA" w:rsidRDefault="005F4609" w:rsidP="005F4609">
      <w:pPr>
        <w:pStyle w:val="IndentTimesNewRoman"/>
        <w:rPr>
          <w:rFonts w:hint="eastAsia"/>
        </w:rPr>
      </w:pPr>
      <w:r>
        <w:fldChar w:fldCharType="begin"/>
      </w:r>
      <w:r>
        <w:instrText xml:space="preserve"> REF _Ref10449618 \h </w:instrText>
      </w:r>
      <w:r>
        <w:instrText xml:space="preserve"> \* MERGEFORMAT </w:instrText>
      </w:r>
      <w:r>
        <w:fldChar w:fldCharType="separate"/>
      </w:r>
      <w:r>
        <w:t xml:space="preserve">Figure </w:t>
      </w:r>
      <w:r>
        <w:rPr>
          <w:noProof/>
        </w:rPr>
        <w:t>5</w:t>
      </w:r>
      <w:r>
        <w:fldChar w:fldCharType="end"/>
      </w:r>
      <w:r>
        <w:t xml:space="preserve"> is the flow chart of PR optimization: We will calculate the performance for all buffers for optimization, then we will find the smallest waiting time and the </w:t>
      </w:r>
      <w:r w:rsidR="00331982">
        <w:t xml:space="preserve">corresponding </w:t>
      </w:r>
      <w:r>
        <w:t xml:space="preserve">buffer. If there are multiple </w:t>
      </w:r>
      <w:r w:rsidR="00331982">
        <w:t>options</w:t>
      </w:r>
      <w:r>
        <w:t>, designate the one with smaller buffer. After getting optimal buffers for every day and every trip and stop, we reduce all buffers into one day’s buffers by finding the maximum of the optimal buffers</w:t>
      </w:r>
      <w:r w:rsidR="008072C2">
        <w:t xml:space="preserve">. </w:t>
      </w:r>
      <w:r w:rsidR="00BD6928">
        <w:t xml:space="preserve">In this way, we guarantee the </w:t>
      </w:r>
      <w:r w:rsidR="00BD6928" w:rsidRPr="00BD6928">
        <w:t>optimality</w:t>
      </w:r>
      <w:r w:rsidR="00BD6928">
        <w:t xml:space="preserve"> of obtained buffers: first, obtained buffers in each day have the least waiting time; second, </w:t>
      </w:r>
      <w:r w:rsidR="00185FB9">
        <w:t>obtained buffers are the smallest one among the buffers with the least waiting time</w:t>
      </w:r>
      <w:r w:rsidR="008455D5">
        <w:t>;</w:t>
      </w:r>
      <w:r w:rsidR="00185FB9">
        <w:t xml:space="preserve"> third, </w:t>
      </w:r>
      <w:r w:rsidR="008455D5">
        <w:t>reduced buffers are the maximum buffer, which guarantees the synchronization for each day</w:t>
      </w:r>
      <w:r w:rsidR="005B16AD">
        <w:t xml:space="preserve"> when recalculating the performance</w:t>
      </w:r>
      <w:r w:rsidR="008455D5">
        <w:t>.</w:t>
      </w:r>
    </w:p>
    <w:p w:rsidR="006424EB" w:rsidRDefault="00742E7D" w:rsidP="006424EB">
      <w:pPr>
        <w:keepNext/>
        <w:jc w:val="center"/>
      </w:pPr>
      <w:r>
        <w:rPr>
          <w:rFonts w:ascii="Times New Roman" w:hAnsi="Times New Roman" w:cs="Times New Roman"/>
          <w:noProof/>
          <w:sz w:val="24"/>
          <w:szCs w:val="24"/>
        </w:rPr>
        <w:drawing>
          <wp:inline distT="0" distB="0" distL="0" distR="0">
            <wp:extent cx="4585875" cy="1779637"/>
            <wp:effectExtent l="0" t="0" r="5715" b="0"/>
            <wp:docPr id="2" name="Picture 2"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rsidR="00AB41F9" w:rsidRPr="00A23D83" w:rsidRDefault="006424EB" w:rsidP="00034B01">
      <w:pPr>
        <w:pStyle w:val="IndentTimesNewRoman"/>
        <w:ind w:firstLine="0"/>
        <w:jc w:val="center"/>
      </w:pPr>
      <w:bookmarkStart w:id="10" w:name="_Ref10449618"/>
      <w:r>
        <w:t xml:space="preserve">Figure </w:t>
      </w:r>
      <w:fldSimple w:instr=" SEQ Figure \* ARABIC ">
        <w:r w:rsidR="00774076">
          <w:rPr>
            <w:noProof/>
          </w:rPr>
          <w:t>5</w:t>
        </w:r>
      </w:fldSimple>
      <w:bookmarkEnd w:id="10"/>
      <w:r>
        <w:t xml:space="preserve"> Flow chart of PR optimization </w:t>
      </w:r>
      <w:r w:rsidR="00F7205D">
        <w:t>algorithm</w:t>
      </w:r>
    </w:p>
    <w:p w:rsidR="003A66D7" w:rsidRDefault="0021563F" w:rsidP="003A66D7">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or the first step of the optimization process, the complexity is </w:t>
      </w:r>
      <m:oMath>
        <m:r>
          <w:rPr>
            <w:rFonts w:ascii="Cambria Math" w:hAnsi="Cambria Math" w:cs="Times New Roman"/>
            <w:sz w:val="24"/>
            <w:szCs w:val="24"/>
          </w:rPr>
          <m:t>O(b⋅d⋅t⋅s⋅w⋅n)</m:t>
        </m:r>
      </m:oMath>
      <w:r w:rsidR="007A00D0">
        <w:rPr>
          <w:rFonts w:ascii="Times New Roman" w:hAnsi="Times New Roman" w:cs="Times New Roman"/>
          <w:sz w:val="24"/>
          <w:szCs w:val="24"/>
        </w:rPr>
        <w:t>, where b is the number of possible buffers, d is the number of dates, t is the number of GTFS trips, s is the number of stops in a trip, w is the number of walking time, n is the number of the GTFS feeds for the stop</w:t>
      </w:r>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w:r w:rsidR="005D0F83">
        <w:rPr>
          <w:rFonts w:ascii="Times New Roman" w:hAnsi="Times New Roman" w:cs="Times New Roman"/>
          <w:sz w:val="24"/>
          <w:szCs w:val="24"/>
        </w:rPr>
        <w:t>polynomial</w:t>
      </w:r>
      <w:r w:rsidR="00123E0A">
        <w:rPr>
          <w:rFonts w:ascii="Times New Roman" w:hAnsi="Times New Roman" w:cs="Times New Roman"/>
          <w:sz w:val="24"/>
          <w:szCs w:val="24"/>
        </w:rPr>
        <w:t xml:space="preserve"> </w:t>
      </w:r>
      <w:r w:rsidR="00A917B9">
        <w:rPr>
          <w:rFonts w:ascii="Times New Roman" w:hAnsi="Times New Roman" w:cs="Times New Roman"/>
          <w:sz w:val="24"/>
          <w:szCs w:val="24"/>
        </w:rPr>
        <w:t>and</w:t>
      </w:r>
      <w:r w:rsidR="00123E0A">
        <w:rPr>
          <w:rFonts w:ascii="Times New Roman" w:hAnsi="Times New Roman" w:cs="Times New Roman"/>
          <w:sz w:val="24"/>
          <w:szCs w:val="24"/>
        </w:rPr>
        <w:t xml:space="preserve">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3A66D7">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w:t>
      </w:r>
      <w:r w:rsidR="002C3D09">
        <w:rPr>
          <w:rFonts w:ascii="Times New Roman" w:hAnsi="Times New Roman" w:cs="Times New Roman"/>
          <w:sz w:val="24"/>
          <w:szCs w:val="24"/>
        </w:rPr>
        <w:t xml:space="preserve">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sidR="003A66D7">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hich will have a different IB for each day, each trip, each stop, and each walking time. </w:t>
      </w:r>
      <w:r w:rsidR="007B6E6A">
        <w:rPr>
          <w:rFonts w:ascii="Times New Roman" w:hAnsi="Times New Roman" w:cs="Times New Roman"/>
          <w:sz w:val="24"/>
          <w:szCs w:val="24"/>
        </w:rPr>
        <w:t>In practical, to reduce computation load, we calculated the AWT for every stop on COTA bus route No. 2 for different IB, from 0 to 300 seconds with interval of 10 seconds. We also parallelize</w:t>
      </w:r>
      <w:r w:rsidR="00A917B9">
        <w:rPr>
          <w:rFonts w:ascii="Times New Roman" w:hAnsi="Times New Roman" w:cs="Times New Roman"/>
          <w:sz w:val="24"/>
          <w:szCs w:val="24"/>
        </w:rPr>
        <w:t>d</w:t>
      </w:r>
      <w:r w:rsidR="007B6E6A">
        <w:rPr>
          <w:rFonts w:ascii="Times New Roman" w:hAnsi="Times New Roman" w:cs="Times New Roman"/>
          <w:sz w:val="24"/>
          <w:szCs w:val="24"/>
        </w:rPr>
        <w:t xml:space="preserve"> the outmost loop</w:t>
      </w:r>
      <w:r w:rsidR="00523C24">
        <w:rPr>
          <w:rFonts w:ascii="Times New Roman" w:hAnsi="Times New Roman" w:cs="Times New Roman"/>
          <w:sz w:val="24"/>
          <w:szCs w:val="24"/>
        </w:rPr>
        <w:t xml:space="preserve"> to improve computation performance</w:t>
      </w:r>
      <w:r w:rsidR="007B6E6A">
        <w:rPr>
          <w:rFonts w:ascii="Times New Roman" w:hAnsi="Times New Roman" w:cs="Times New Roman"/>
          <w:sz w:val="24"/>
          <w:szCs w:val="24"/>
        </w:rPr>
        <w:t>.</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20</w:t>
              </w:r>
            </w:fldSimple>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7B7BDC" w:rsidRDefault="007B7BDC" w:rsidP="009B5263">
      <w:pPr>
        <w:rPr>
          <w:rFonts w:ascii="Times New Roman" w:hAnsi="Times New Roman" w:cs="Times New Roman"/>
          <w:sz w:val="24"/>
          <w:szCs w:val="24"/>
        </w:rPr>
      </w:pPr>
      <w:r>
        <w:rPr>
          <w:rFonts w:ascii="Times New Roman" w:hAnsi="Times New Roman" w:cs="Times New Roman"/>
          <w:sz w:val="24"/>
          <w:szCs w:val="24"/>
        </w:rPr>
        <w:tab/>
      </w:r>
      <w:r w:rsidR="000D013B">
        <w:rPr>
          <w:rFonts w:ascii="Times New Roman" w:hAnsi="Times New Roman" w:cs="Times New Roman"/>
          <w:sz w:val="24"/>
          <w:szCs w:val="24"/>
        </w:rPr>
        <w:t xml:space="preserve">The apps will calculate the walking distance between the user and the target </w:t>
      </w:r>
      <w:r w:rsidR="00F50F46">
        <w:rPr>
          <w:rFonts w:ascii="Times New Roman" w:hAnsi="Times New Roman" w:cs="Times New Roman"/>
          <w:sz w:val="24"/>
          <w:szCs w:val="24"/>
        </w:rPr>
        <w:t>stop and</w:t>
      </w:r>
      <w:r w:rsidR="000D013B">
        <w:rPr>
          <w:rFonts w:ascii="Times New Roman" w:hAnsi="Times New Roman" w:cs="Times New Roman"/>
          <w:sz w:val="24"/>
          <w:szCs w:val="24"/>
        </w:rPr>
        <w:t xml:space="preserve"> get expected HDT by subtracting ETA of bus and the calculated walking time.</w:t>
      </w:r>
      <w:r w:rsidR="00FE1050">
        <w:rPr>
          <w:rFonts w:ascii="Times New Roman" w:hAnsi="Times New Roman" w:cs="Times New Roman"/>
          <w:sz w:val="24"/>
          <w:szCs w:val="24"/>
        </w:rPr>
        <w:t xml:space="preserve"> In all our maps, we assume that people’s walking is based on Euclidean distance and </w:t>
      </w:r>
      <w:r w:rsidR="00954587">
        <w:rPr>
          <w:rFonts w:ascii="Times New Roman" w:hAnsi="Times New Roman" w:cs="Times New Roman"/>
          <w:sz w:val="24"/>
          <w:szCs w:val="24"/>
        </w:rPr>
        <w:t>their</w:t>
      </w:r>
      <w:r w:rsidR="00FE1050">
        <w:rPr>
          <w:rFonts w:ascii="Times New Roman" w:hAnsi="Times New Roman" w:cs="Times New Roman"/>
          <w:sz w:val="24"/>
          <w:szCs w:val="24"/>
        </w:rPr>
        <w:t xml:space="preserve"> walking spee</w:t>
      </w:r>
      <w:r w:rsidR="006B0FCD">
        <w:rPr>
          <w:rFonts w:ascii="Times New Roman" w:hAnsi="Times New Roman" w:cs="Times New Roman"/>
          <w:sz w:val="24"/>
          <w:szCs w:val="24"/>
        </w:rPr>
        <w:t xml:space="preserve">d </w:t>
      </w:r>
      <w:r w:rsidR="00954587">
        <w:rPr>
          <w:rFonts w:ascii="Times New Roman" w:hAnsi="Times New Roman" w:cs="Times New Roman"/>
          <w:sz w:val="24"/>
          <w:szCs w:val="24"/>
        </w:rPr>
        <w:t xml:space="preserve">is </w:t>
      </w:r>
      <w:r w:rsidR="006B0FCD">
        <w:rPr>
          <w:rFonts w:ascii="Times New Roman" w:hAnsi="Times New Roman" w:cs="Times New Roman"/>
          <w:sz w:val="24"/>
          <w:szCs w:val="24"/>
        </w:rPr>
        <w:t>1.4 meters per seconds.</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Analysis</w:t>
      </w:r>
    </w:p>
    <w:p w:rsidR="00002743" w:rsidRDefault="00002743" w:rsidP="00002743">
      <w:pPr>
        <w:pStyle w:val="Italic"/>
        <w:numPr>
          <w:ilvl w:val="1"/>
          <w:numId w:val="7"/>
        </w:numPr>
        <w:rPr>
          <w:i w:val="0"/>
        </w:rPr>
      </w:pPr>
      <w:r>
        <w:rPr>
          <w:i w:val="0"/>
        </w:rPr>
        <w:t xml:space="preserve">The </w:t>
      </w:r>
      <w:r w:rsidR="00386AD4">
        <w:rPr>
          <w:i w:val="0"/>
        </w:rPr>
        <w:t>parameters</w:t>
      </w:r>
      <w:r>
        <w:rPr>
          <w:i w:val="0"/>
        </w:rPr>
        <w:t xml:space="preserve"> of Prudent Relaxation</w:t>
      </w:r>
      <w:r w:rsidR="00DF2089">
        <w:rPr>
          <w:i w:val="0"/>
        </w:rPr>
        <w:t xml:space="preserve"> optimal</w:t>
      </w:r>
      <w:r>
        <w:rPr>
          <w:i w:val="0"/>
        </w:rPr>
        <w:t xml:space="preserve"> </w:t>
      </w:r>
      <w:r w:rsidR="006E6DBC">
        <w:rPr>
          <w:i w:val="0"/>
        </w:rPr>
        <w:t>TPS</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imal insurance buffer (IB) for P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AC67D8" w:rsidRPr="00AC67D8">
        <w:rPr>
          <w:rStyle w:val="TimesNewRomanChar"/>
          <w:i w:val="0"/>
        </w:rPr>
        <w:t>Figure 5</w:t>
      </w:r>
      <w:r w:rsidR="00C465D9" w:rsidRPr="00F223EB">
        <w:rPr>
          <w:rStyle w:val="TimesNewRomanChar"/>
          <w:i w:val="0"/>
        </w:rPr>
        <w:fldChar w:fldCharType="end"/>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 xml:space="preserve">the geographic distribution of PR </w:t>
      </w:r>
      <w:proofErr w:type="spellStart"/>
      <w:r w:rsidR="00B24265" w:rsidRPr="005238B9">
        <w:rPr>
          <w:rStyle w:val="TimeNewRomanChar"/>
          <w:i w:val="0"/>
        </w:rPr>
        <w:t>optimal’s</w:t>
      </w:r>
      <w:proofErr w:type="spellEnd"/>
      <w:r w:rsidR="00B24265" w:rsidRPr="005238B9">
        <w:rPr>
          <w:rStyle w:val="TimeNewRomanChar"/>
          <w:i w:val="0"/>
        </w:rPr>
        <w:t xml:space="preserve">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155A0D" w:rsidRDefault="00155A0D" w:rsidP="005238B9">
      <w:pPr>
        <w:pStyle w:val="IndentTimesNewRoman"/>
      </w:pPr>
      <w:r w:rsidRPr="005238B9">
        <w:rPr>
          <w:rStyle w:val="TimesNewRomanChar"/>
        </w:rPr>
        <w:t xml:space="preserve">Noticeably, there are two significant low clusters near the </w:t>
      </w:r>
      <w:r w:rsidR="00981781">
        <w:rPr>
          <w:rStyle w:val="TimesNewRomanChar"/>
        </w:rPr>
        <w:t xml:space="preserve">two </w:t>
      </w:r>
      <w:r w:rsidRPr="005238B9">
        <w:rPr>
          <w:rStyle w:val="TimesNewRomanChar"/>
        </w:rPr>
        <w:t>originating stop</w:t>
      </w:r>
      <w:r w:rsidR="00981781">
        <w:rPr>
          <w:rStyle w:val="TimesNewRomanChar"/>
        </w:rPr>
        <w:t>s</w:t>
      </w:r>
      <w:r w:rsidR="0074458E" w:rsidRPr="005238B9">
        <w:rPr>
          <w:rStyle w:val="TimesNewRomanChar"/>
        </w:rPr>
        <w:t xml:space="preserve"> (red circled</w:t>
      </w:r>
      <w:r w:rsidR="00981781">
        <w:rPr>
          <w:rStyle w:val="TimesNewRomanChar"/>
        </w:rPr>
        <w:t xml:space="preserve"> and </w:t>
      </w:r>
      <w:r w:rsidR="0074458E" w:rsidRPr="005238B9">
        <w:rPr>
          <w:rStyle w:val="TimesNewRomanChar"/>
        </w:rPr>
        <w:t>blue circled)</w:t>
      </w:r>
      <w:r w:rsidR="00981781">
        <w:rPr>
          <w:rStyle w:val="TimesNewRomanChar"/>
        </w:rPr>
        <w:t xml:space="preserve"> in the standard and frequent No.2 bus schedule</w:t>
      </w:r>
      <w:r w:rsidR="0058274E" w:rsidRPr="005238B9">
        <w:rPr>
          <w:rStyle w:val="TimesNewRomanChar"/>
        </w:rPr>
        <w:t xml:space="preserve">. </w:t>
      </w:r>
      <w:r w:rsidR="00092308" w:rsidRPr="005238B9">
        <w:rPr>
          <w:rStyle w:val="TimesNewRomanChar"/>
        </w:rPr>
        <w:fldChar w:fldCharType="begin"/>
      </w:r>
      <w:r w:rsidR="00092308" w:rsidRPr="005238B9">
        <w:rPr>
          <w:rStyle w:val="TimesNewRomanChar"/>
        </w:rPr>
        <w:instrText xml:space="preserve"> REF _Ref8587706 \h </w:instrText>
      </w:r>
      <w:r w:rsidR="005238B9" w:rsidRPr="005238B9">
        <w:rPr>
          <w:rStyle w:val="TimesNewRomanChar"/>
        </w:rPr>
        <w:instrText xml:space="preserve"> \* MERGEFORMAT </w:instrText>
      </w:r>
      <w:r w:rsidR="00092308" w:rsidRPr="005238B9">
        <w:rPr>
          <w:rStyle w:val="TimesNewRomanChar"/>
        </w:rPr>
      </w:r>
      <w:r w:rsidR="00092308" w:rsidRPr="005238B9">
        <w:rPr>
          <w:rStyle w:val="TimesNewRomanChar"/>
        </w:rPr>
        <w:fldChar w:fldCharType="separate"/>
      </w:r>
      <w:r w:rsidR="00AC67D8" w:rsidRPr="00AC67D8">
        <w:rPr>
          <w:rStyle w:val="TimesNewRomanChar"/>
        </w:rPr>
        <w:t>Figure 6</w:t>
      </w:r>
      <w:r w:rsidR="00092308" w:rsidRPr="005238B9">
        <w:rPr>
          <w:rStyle w:val="TimesNewRomanChar"/>
        </w:rPr>
        <w:fldChar w:fldCharType="end"/>
      </w:r>
      <w:r w:rsidR="00092308" w:rsidRPr="005238B9">
        <w:rPr>
          <w:rStyle w:val="TimesNewRomanChar"/>
        </w:rPr>
        <w:t xml:space="preserve"> shows </w:t>
      </w:r>
      <w:r w:rsidR="00092308" w:rsidRPr="005238B9">
        <w:t xml:space="preserve">the miss risk for the PR optimal strategy, and </w:t>
      </w:r>
      <w:r w:rsidR="005E1255">
        <w:t>it shows an unnatural high risk for PR optimal strategy.</w:t>
      </w:r>
      <w:r w:rsidR="00C4778C">
        <w:t xml:space="preserve"> This indicates that even if users adopt the best IB from 0 to 300</w:t>
      </w:r>
      <w:r w:rsidR="00426E17">
        <w:t xml:space="preserve"> seconds</w:t>
      </w:r>
      <w:r w:rsidR="00C4778C">
        <w:t xml:space="preserve"> with</w:t>
      </w:r>
      <w:r w:rsidR="00981781">
        <w:t xml:space="preserve"> the</w:t>
      </w:r>
      <w:r w:rsidR="00C4778C">
        <w:t xml:space="preserve"> shortest waiting time, they still have a high risk of missing a bus.</w:t>
      </w:r>
      <w:r w:rsidR="007C5108">
        <w:t xml:space="preserve"> Thus, for IB between 0 and 300</w:t>
      </w:r>
      <w:r w:rsidR="00426E17">
        <w:t xml:space="preserve"> seconds</w:t>
      </w:r>
      <w:r w:rsidR="007C5108">
        <w:t>, it will not help users to save time and they will need even larger IB.</w:t>
      </w:r>
    </w:p>
    <w:p w:rsidR="002119FA" w:rsidRPr="005238B9" w:rsidRDefault="002119FA" w:rsidP="005238B9">
      <w:pPr>
        <w:pStyle w:val="IndentTimesNewRoman"/>
      </w:pPr>
      <w:r w:rsidRPr="00B42EA3">
        <w:rPr>
          <w:highlight w:val="yellow"/>
        </w:rPr>
        <w:t xml:space="preserve">For destination stop (blue circled) in the suburban area, traffic’s impact on the performance is less, </w:t>
      </w:r>
      <w:r w:rsidR="00D06C39" w:rsidRPr="00B42EA3">
        <w:rPr>
          <w:highlight w:val="yellow"/>
        </w:rPr>
        <w:t>thus</w:t>
      </w:r>
      <w:r w:rsidRPr="00B42EA3">
        <w:rPr>
          <w:highlight w:val="yellow"/>
        </w:rPr>
        <w:t xml:space="preserve"> buses </w:t>
      </w:r>
      <w:r w:rsidR="00D06C39" w:rsidRPr="00B42EA3">
        <w:rPr>
          <w:highlight w:val="yellow"/>
        </w:rPr>
        <w:t>are usually more punctual</w:t>
      </w:r>
      <w:r w:rsidR="007655C4" w:rsidRPr="00B42EA3">
        <w:rPr>
          <w:highlight w:val="yellow"/>
        </w:rPr>
        <w:t xml:space="preserve"> and stable and they have less delay to reclaim</w:t>
      </w:r>
      <w:r w:rsidR="00D06C39" w:rsidRPr="00B42EA3">
        <w:rPr>
          <w:highlight w:val="yellow"/>
        </w:rPr>
        <w:t>. Therefore, the IB is less</w:t>
      </w:r>
      <w:r w:rsidR="007655C4" w:rsidRPr="00B42EA3">
        <w:rPr>
          <w:highlight w:val="yellow"/>
        </w:rPr>
        <w:t xml:space="preserve"> and people will </w:t>
      </w:r>
      <w:r w:rsidR="003E4A16" w:rsidRPr="00B42EA3">
        <w:rPr>
          <w:highlight w:val="yellow"/>
        </w:rPr>
        <w:t xml:space="preserve">be less vulnerable to miss risk. </w:t>
      </w:r>
      <w:r w:rsidR="003E4A16" w:rsidRPr="00B42EA3">
        <w:rPr>
          <w:rStyle w:val="TimesNewRomanChar"/>
          <w:highlight w:val="yellow"/>
        </w:rPr>
        <w:fldChar w:fldCharType="begin"/>
      </w:r>
      <w:r w:rsidR="003E4A16" w:rsidRPr="00B42EA3">
        <w:rPr>
          <w:rStyle w:val="TimesNewRomanChar"/>
          <w:highlight w:val="yellow"/>
        </w:rPr>
        <w:instrText xml:space="preserve"> REF _Ref8587706 \h  \* MERGEFORMAT </w:instrText>
      </w:r>
      <w:r w:rsidR="003E4A16" w:rsidRPr="00B42EA3">
        <w:rPr>
          <w:rStyle w:val="TimesNewRomanChar"/>
          <w:highlight w:val="yellow"/>
        </w:rPr>
      </w:r>
      <w:r w:rsidR="003E4A16" w:rsidRPr="00B42EA3">
        <w:rPr>
          <w:rStyle w:val="TimesNewRomanChar"/>
          <w:highlight w:val="yellow"/>
        </w:rPr>
        <w:fldChar w:fldCharType="separate"/>
      </w:r>
      <w:r w:rsidR="00AC67D8" w:rsidRPr="00B42EA3">
        <w:rPr>
          <w:rStyle w:val="TimesNewRomanChar"/>
          <w:highlight w:val="yellow"/>
        </w:rPr>
        <w:t>Figure 6</w:t>
      </w:r>
      <w:r w:rsidR="003E4A16" w:rsidRPr="00B42EA3">
        <w:rPr>
          <w:rStyle w:val="TimesNewRomanChar"/>
          <w:highlight w:val="yellow"/>
        </w:rPr>
        <w:fldChar w:fldCharType="end"/>
      </w:r>
      <w:r w:rsidR="003E4A16" w:rsidRPr="00B42EA3">
        <w:rPr>
          <w:rStyle w:val="TimesNewRomanChar"/>
          <w:highlight w:val="yellow"/>
        </w:rPr>
        <w:t xml:space="preserve"> also shows</w:t>
      </w:r>
      <w:r w:rsidR="001C6EAF" w:rsidRPr="00B42EA3">
        <w:rPr>
          <w:rStyle w:val="TimesNewRomanChar"/>
          <w:highlight w:val="yellow"/>
        </w:rPr>
        <w:t xml:space="preserve"> </w:t>
      </w:r>
      <w:r w:rsidR="009E45D3" w:rsidRPr="00B42EA3">
        <w:rPr>
          <w:rStyle w:val="TimesNewRomanChar"/>
          <w:highlight w:val="yellow"/>
        </w:rPr>
        <w:t xml:space="preserve">the </w:t>
      </w:r>
      <w:r w:rsidR="001C6EAF" w:rsidRPr="00B42EA3">
        <w:rPr>
          <w:rStyle w:val="TimesNewRomanChar"/>
          <w:highlight w:val="yellow"/>
        </w:rPr>
        <w:t>miss risks of</w:t>
      </w:r>
      <w:r w:rsidR="003E4A16" w:rsidRPr="00B42EA3">
        <w:rPr>
          <w:rStyle w:val="TimesNewRomanChar"/>
          <w:highlight w:val="yellow"/>
        </w:rPr>
        <w:t xml:space="preserve"> the</w:t>
      </w:r>
      <w:r w:rsidR="001C6EAF" w:rsidRPr="00B42EA3">
        <w:rPr>
          <w:rStyle w:val="TimesNewRomanChar"/>
          <w:highlight w:val="yellow"/>
        </w:rPr>
        <w:t xml:space="preserve"> stops near destination</w:t>
      </w:r>
      <w:r w:rsidR="003E4A16" w:rsidRPr="00B42EA3">
        <w:rPr>
          <w:rStyle w:val="TimesNewRomanChar"/>
          <w:highlight w:val="yellow"/>
        </w:rPr>
        <w:t xml:space="preserve"> for PR optimal strategy is </w:t>
      </w:r>
      <w:r w:rsidR="00D03FD5" w:rsidRPr="00B42EA3">
        <w:rPr>
          <w:rStyle w:val="TimesNewRomanChar"/>
          <w:highlight w:val="yellow"/>
        </w:rPr>
        <w:t>the lowest</w:t>
      </w:r>
      <w:r w:rsidR="003E4A16" w:rsidRPr="00B42EA3">
        <w:rPr>
          <w:rStyle w:val="TimesNewRomanChar"/>
          <w:highlight w:val="yellow"/>
        </w:rPr>
        <w:t xml:space="preserve"> </w:t>
      </w:r>
      <w:r w:rsidR="00CF5E02" w:rsidRPr="00B42EA3">
        <w:rPr>
          <w:rStyle w:val="TimesNewRomanChar"/>
          <w:highlight w:val="yellow"/>
        </w:rPr>
        <w:t>among</w:t>
      </w:r>
      <w:r w:rsidR="003E4A16" w:rsidRPr="00B42EA3">
        <w:rPr>
          <w:rStyle w:val="TimesNewRomanChar"/>
          <w:highlight w:val="yellow"/>
        </w:rPr>
        <w:t xml:space="preserve"> all stop</w:t>
      </w:r>
      <w:r w:rsidR="004B14B9" w:rsidRPr="00B42EA3">
        <w:rPr>
          <w:rStyle w:val="TimesNewRomanChar"/>
          <w:highlight w:val="yellow"/>
        </w:rPr>
        <w:t>s</w:t>
      </w:r>
      <w:r w:rsidR="003E4A16" w:rsidRPr="00B42EA3">
        <w:rPr>
          <w:rStyle w:val="TimesNewRomanChar"/>
          <w:highlight w:val="yellow"/>
        </w:rPr>
        <w:t>.</w:t>
      </w:r>
    </w:p>
    <w:p w:rsidR="009506BF" w:rsidRDefault="004F7F46" w:rsidP="009506BF">
      <w:pPr>
        <w:keepNext/>
        <w:spacing w:line="256" w:lineRule="auto"/>
      </w:pPr>
      <w:r>
        <w:rPr>
          <w:noProof/>
        </w:rPr>
        <w:lastRenderedPageBreak/>
        <w:drawing>
          <wp:inline distT="0" distB="0" distL="0" distR="0" wp14:anchorId="077D7033" wp14:editId="7246120B">
            <wp:extent cx="5939790" cy="4292600"/>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790" cy="4292600"/>
                    </a:xfrm>
                    <a:prstGeom prst="rect">
                      <a:avLst/>
                    </a:prstGeom>
                    <a:noFill/>
                    <a:ln>
                      <a:noFill/>
                    </a:ln>
                  </pic:spPr>
                </pic:pic>
              </a:graphicData>
            </a:graphic>
          </wp:inline>
        </w:drawing>
      </w:r>
    </w:p>
    <w:p w:rsidR="004430FF" w:rsidRDefault="009506BF" w:rsidP="007C65AE">
      <w:pPr>
        <w:pStyle w:val="TimesNewRoman"/>
        <w:jc w:val="center"/>
      </w:pPr>
      <w:bookmarkStart w:id="11" w:name="_Ref8585011"/>
      <w:r>
        <w:t xml:space="preserve">Figure </w:t>
      </w:r>
      <w:fldSimple w:instr=" SEQ Figure \* ARABIC ">
        <w:r w:rsidR="00774076">
          <w:rPr>
            <w:noProof/>
          </w:rPr>
          <w:t>6</w:t>
        </w:r>
      </w:fldSimple>
      <w:bookmarkEnd w:id="11"/>
      <w:r>
        <w:t xml:space="preserve"> </w:t>
      </w:r>
      <w:r w:rsidR="00C364A5">
        <w:t xml:space="preserve">PR </w:t>
      </w:r>
      <w:proofErr w:type="spellStart"/>
      <w:r w:rsidR="000D735B">
        <w:t>optimal’s</w:t>
      </w:r>
      <w:proofErr w:type="spellEnd"/>
      <w:r>
        <w:t xml:space="preserve"> insurance buffer for each stop and walking time in COTA bus route No. 2</w:t>
      </w:r>
      <w:r w:rsidR="00320B30">
        <w:t xml:space="preserve"> from Southeast</w:t>
      </w:r>
      <w:r w:rsidR="005203AB" w:rsidRPr="005203AB">
        <w:t xml:space="preserve"> </w:t>
      </w:r>
      <w:r w:rsidR="005203AB">
        <w:t>to</w:t>
      </w:r>
      <w:r w:rsidR="005203AB">
        <w:t xml:space="preserve"> </w:t>
      </w:r>
      <w:r w:rsidR="005203AB">
        <w:t>Northwest</w:t>
      </w:r>
      <w:r w:rsidR="00112C02">
        <w:t xml:space="preserve"> in 2018</w:t>
      </w:r>
      <w:r w:rsidR="00320B30">
        <w:t>.</w:t>
      </w:r>
    </w:p>
    <w:p w:rsidR="004430FF" w:rsidRDefault="004430FF" w:rsidP="001E77C1">
      <w:pPr>
        <w:spacing w:line="256" w:lineRule="auto"/>
        <w:rPr>
          <w:rFonts w:ascii="Times New Roman" w:hAnsi="Times New Roman" w:cs="Times New Roman"/>
          <w:sz w:val="24"/>
          <w:szCs w:val="24"/>
        </w:rPr>
      </w:pPr>
    </w:p>
    <w:p w:rsidR="00320B30" w:rsidRDefault="004F7F46" w:rsidP="00320B30">
      <w:pPr>
        <w:keepNext/>
        <w:spacing w:line="256" w:lineRule="auto"/>
      </w:pPr>
      <w:r>
        <w:rPr>
          <w:rFonts w:ascii="Times New Roman" w:hAnsi="Times New Roman" w:cs="Times New Roman"/>
          <w:noProof/>
          <w:sz w:val="24"/>
          <w:szCs w:val="24"/>
        </w:rPr>
        <w:lastRenderedPageBreak/>
        <w:drawing>
          <wp:inline distT="0" distB="0" distL="0" distR="0">
            <wp:extent cx="5939790" cy="429260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4292600"/>
                    </a:xfrm>
                    <a:prstGeom prst="rect">
                      <a:avLst/>
                    </a:prstGeom>
                    <a:noFill/>
                    <a:ln>
                      <a:noFill/>
                    </a:ln>
                  </pic:spPr>
                </pic:pic>
              </a:graphicData>
            </a:graphic>
          </wp:inline>
        </w:drawing>
      </w:r>
    </w:p>
    <w:p w:rsidR="001B0B17" w:rsidRDefault="00320B30" w:rsidP="001B0B17">
      <w:pPr>
        <w:pStyle w:val="TimesNewRoman"/>
        <w:jc w:val="center"/>
      </w:pPr>
      <w:bookmarkStart w:id="12" w:name="_Ref8587706"/>
      <w:r>
        <w:t xml:space="preserve">Figure </w:t>
      </w:r>
      <w:fldSimple w:instr=" SEQ Figure \* ARABIC ">
        <w:r w:rsidR="00774076">
          <w:rPr>
            <w:noProof/>
          </w:rPr>
          <w:t>7</w:t>
        </w:r>
      </w:fldSimple>
      <w:bookmarkEnd w:id="12"/>
      <w:r>
        <w:t xml:space="preserve"> PR </w:t>
      </w:r>
      <w:proofErr w:type="spellStart"/>
      <w:r>
        <w:t>optimal</w:t>
      </w:r>
      <w:r w:rsidR="001C2A40">
        <w:t>’s</w:t>
      </w:r>
      <w:proofErr w:type="spellEnd"/>
      <w:r w:rsidR="001C2A40">
        <w:t xml:space="preserve"> </w:t>
      </w:r>
      <w:r w:rsidR="004F7F46">
        <w:t xml:space="preserve">average </w:t>
      </w:r>
      <w:r w:rsidR="001C2A40">
        <w:t>miss risk</w:t>
      </w:r>
      <w:r w:rsidR="001B0B17" w:rsidRPr="001B0B17">
        <w:t xml:space="preserve"> </w:t>
      </w:r>
      <w:r w:rsidR="001B0B17">
        <w:t>for each stop and walking time in COTA bus route No. 2 from Southeast</w:t>
      </w:r>
      <w:r w:rsidR="004F7F46">
        <w:t xml:space="preserve"> to </w:t>
      </w:r>
      <w:r w:rsidR="004F7F46">
        <w:t>Northwest</w:t>
      </w:r>
      <w:r w:rsidR="00112C02">
        <w:t xml:space="preserve"> in 2018</w:t>
      </w:r>
      <w:r w:rsidR="001B0B17">
        <w:t>.</w:t>
      </w:r>
    </w:p>
    <w:p w:rsidR="00320B30" w:rsidRDefault="00320B30" w:rsidP="00535B25">
      <w:pPr>
        <w:pStyle w:val="TimesNewRoman"/>
      </w:pPr>
    </w:p>
    <w:p w:rsidR="00535B25" w:rsidRDefault="00535B25" w:rsidP="00535B25">
      <w:pPr>
        <w:pStyle w:val="TimesNewRoman"/>
        <w:numPr>
          <w:ilvl w:val="1"/>
          <w:numId w:val="7"/>
        </w:numPr>
      </w:pPr>
      <w:r>
        <w:t xml:space="preserve">PR </w:t>
      </w:r>
      <w:proofErr w:type="spellStart"/>
      <w:r>
        <w:t>optimal’s</w:t>
      </w:r>
      <w:proofErr w:type="spellEnd"/>
      <w:r>
        <w:t xml:space="preserve"> </w:t>
      </w:r>
      <w:r w:rsidR="00C65180">
        <w:t>optimality</w:t>
      </w:r>
    </w:p>
    <w:p w:rsidR="00453923" w:rsidRDefault="0073243D" w:rsidP="008E6BBB">
      <w:pPr>
        <w:pStyle w:val="IndentTimesNewRoman"/>
        <w:ind w:firstLine="0"/>
      </w:pPr>
      <w:r>
        <w:t xml:space="preserve">We </w:t>
      </w:r>
      <w:r w:rsidR="001B05E5">
        <w:t>moreover</w:t>
      </w:r>
      <w:r>
        <w:t xml:space="preserve"> calculate</w:t>
      </w:r>
      <w:r w:rsidR="001B05E5">
        <w:t>d</w:t>
      </w:r>
      <w:r>
        <w:t xml:space="preserve"> the waiting time</w:t>
      </w:r>
      <w:r w:rsidR="00B42EA3">
        <w:t xml:space="preserve"> of PR optimal and waiting time</w:t>
      </w:r>
      <w:r>
        <w:t xml:space="preserve"> difference</w:t>
      </w:r>
      <w:r w:rsidR="00CF3A2C">
        <w:t xml:space="preserve"> </w:t>
      </w:r>
      <w:r w:rsidR="00B42EA3" w:rsidRPr="00745341">
        <w:t xml:space="preserve">between PR optimal and </w:t>
      </w:r>
      <w:r w:rsidR="008E6BBB">
        <w:t>other TPSs</w:t>
      </w:r>
      <w:r w:rsidR="00B42EA3" w:rsidRPr="00745341">
        <w:t xml:space="preserve"> </w:t>
      </w:r>
      <w:r w:rsidR="00CF3A2C" w:rsidRPr="00745341">
        <w:t>for walking time from 0 to 10 minute</w:t>
      </w:r>
      <w:r w:rsidR="00B42EA3" w:rsidRPr="00745341">
        <w:t>s</w:t>
      </w:r>
      <w:r w:rsidR="00D73472" w:rsidRPr="00745341">
        <w:t xml:space="preserve">. </w:t>
      </w:r>
    </w:p>
    <w:p w:rsidR="001E77C1" w:rsidRPr="00745341" w:rsidRDefault="00FF07AF" w:rsidP="00453923">
      <w:pPr>
        <w:pStyle w:val="IndentTimesNewRoman"/>
        <w:rPr>
          <w:rFonts w:ascii="inherit" w:hAnsi="inherit" w:cs="Courier New" w:hint="eastAsia"/>
          <w:color w:val="212121"/>
          <w:sz w:val="20"/>
          <w:szCs w:val="20"/>
        </w:rPr>
      </w:pPr>
      <w:r w:rsidRPr="00745341">
        <w:fldChar w:fldCharType="begin"/>
      </w:r>
      <w:r w:rsidRPr="00745341">
        <w:instrText xml:space="preserve"> REF _Ref8118518 \h </w:instrText>
      </w:r>
      <w:r w:rsidR="00313522" w:rsidRPr="00745341">
        <w:instrText xml:space="preserve"> \* MERGEFORMAT </w:instrText>
      </w:r>
      <w:r w:rsidRPr="00745341">
        <w:fldChar w:fldCharType="separate"/>
      </w:r>
      <w:r w:rsidR="00D73472" w:rsidRPr="00745341">
        <w:t>Figure 8</w:t>
      </w:r>
      <w:r w:rsidRPr="00745341">
        <w:fldChar w:fldCharType="end"/>
      </w:r>
      <w:r w:rsidR="001E77C1" w:rsidRPr="00745341">
        <w:t xml:space="preserve"> shows the average waiting time difference on COTA bus route No. 2 </w:t>
      </w:r>
      <w:r w:rsidR="0077143A">
        <w:t>from Southeast to Northwest</w:t>
      </w:r>
      <w:r w:rsidR="001E77C1" w:rsidRPr="00745341">
        <w:t>.</w:t>
      </w:r>
      <w:r w:rsidR="00890DDF" w:rsidRPr="00745341">
        <w:t xml:space="preserve"> Red means </w:t>
      </w:r>
      <w:r w:rsidR="001946EF">
        <w:t>PR optimal</w:t>
      </w:r>
      <w:r w:rsidR="00890DDF" w:rsidRPr="00745341">
        <w:t xml:space="preserve"> users’ waiting time is longer than </w:t>
      </w:r>
      <w:r w:rsidR="001946EF">
        <w:t>NR</w:t>
      </w:r>
      <w:r w:rsidR="00890DDF" w:rsidRPr="00745341">
        <w:t xml:space="preserve"> users; blue means </w:t>
      </w:r>
      <w:r w:rsidR="00D64254">
        <w:t xml:space="preserve">PR optimal </w:t>
      </w:r>
      <w:r w:rsidR="00890DDF" w:rsidRPr="00745341">
        <w:t>user</w:t>
      </w:r>
      <w:r w:rsidR="007A41E8" w:rsidRPr="00745341">
        <w:t xml:space="preserve">s’ waiting time is shorter than </w:t>
      </w:r>
      <w:r w:rsidR="00D64254">
        <w:t>NR</w:t>
      </w:r>
      <w:r w:rsidR="007A41E8" w:rsidRPr="00745341">
        <w:t xml:space="preserve"> users. </w:t>
      </w:r>
      <w:r w:rsidR="00453923" w:rsidRPr="00745341">
        <w:t>The differences represent the difference between performance of best RTA users</w:t>
      </w:r>
      <w:r w:rsidR="00453923">
        <w:t xml:space="preserve"> (PR optimal)</w:t>
      </w:r>
      <w:r w:rsidR="00453923" w:rsidRPr="00745341">
        <w:t xml:space="preserve"> and best non-RTA users</w:t>
      </w:r>
      <w:r w:rsidR="00453923">
        <w:t xml:space="preserve"> (NR)</w:t>
      </w:r>
      <w:r w:rsidR="00453923" w:rsidRPr="00745341">
        <w:t>, respectively.</w:t>
      </w:r>
    </w:p>
    <w:p w:rsidR="00774076" w:rsidRDefault="00774076" w:rsidP="00774076">
      <w:pPr>
        <w:pStyle w:val="IndentTimesNewRoman"/>
        <w:keepNext/>
        <w:ind w:firstLine="0"/>
      </w:pPr>
      <w:r>
        <w:rPr>
          <w:noProof/>
        </w:rPr>
        <w:lastRenderedPageBreak/>
        <w:drawing>
          <wp:inline distT="0" distB="0" distL="0" distR="0">
            <wp:extent cx="5939790" cy="4284980"/>
            <wp:effectExtent l="0" t="0" r="381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4284980"/>
                    </a:xfrm>
                    <a:prstGeom prst="rect">
                      <a:avLst/>
                    </a:prstGeom>
                    <a:noFill/>
                    <a:ln>
                      <a:noFill/>
                    </a:ln>
                  </pic:spPr>
                </pic:pic>
              </a:graphicData>
            </a:graphic>
          </wp:inline>
        </w:drawing>
      </w:r>
    </w:p>
    <w:p w:rsidR="00313836" w:rsidRDefault="00774076" w:rsidP="00774076">
      <w:pPr>
        <w:pStyle w:val="TimesNewRoman"/>
        <w:jc w:val="center"/>
      </w:pPr>
      <w:r>
        <w:t xml:space="preserve">Figure </w:t>
      </w:r>
      <w:fldSimple w:instr=" SEQ Figure \* ARABIC ">
        <w:r>
          <w:t>8</w:t>
        </w:r>
      </w:fldSimple>
      <w:r>
        <w:t xml:space="preserve"> </w:t>
      </w:r>
      <w:r w:rsidRPr="00DA0862">
        <w:t xml:space="preserve">PR </w:t>
      </w:r>
      <w:proofErr w:type="spellStart"/>
      <w:r w:rsidRPr="00DA0862">
        <w:t>optimal’s</w:t>
      </w:r>
      <w:proofErr w:type="spellEnd"/>
      <w:r w:rsidRPr="00DA0862">
        <w:t xml:space="preserve"> average </w:t>
      </w:r>
      <w:r w:rsidR="00581CC3">
        <w:t>waiting time</w:t>
      </w:r>
      <w:r w:rsidRPr="00DA0862">
        <w:t xml:space="preserve"> for each stop and walking time in COTA bus route No. 2 from Southeast to Northwest in 2018.</w:t>
      </w:r>
    </w:p>
    <w:p w:rsidR="00F34180" w:rsidRPr="00EE1CB8" w:rsidRDefault="00745341" w:rsidP="00F34180">
      <w:pPr>
        <w:spacing w:line="25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39790" cy="426974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4269740"/>
                    </a:xfrm>
                    <a:prstGeom prst="rect">
                      <a:avLst/>
                    </a:prstGeom>
                    <a:noFill/>
                    <a:ln>
                      <a:noFill/>
                    </a:ln>
                  </pic:spPr>
                </pic:pic>
              </a:graphicData>
            </a:graphic>
          </wp:inline>
        </w:drawing>
      </w:r>
    </w:p>
    <w:p w:rsidR="00CF3A2C" w:rsidRDefault="00CF3A2C" w:rsidP="00CD7F28">
      <w:pPr>
        <w:spacing w:line="256" w:lineRule="auto"/>
        <w:jc w:val="center"/>
        <w:rPr>
          <w:rFonts w:ascii="Times New Roman" w:hAnsi="Times New Roman" w:cs="Times New Roman"/>
          <w:sz w:val="24"/>
          <w:szCs w:val="24"/>
        </w:rPr>
      </w:pPr>
      <w:bookmarkStart w:id="13" w:name="_Ref8118518"/>
      <w:r w:rsidRPr="00CF3A2C">
        <w:rPr>
          <w:rFonts w:ascii="Times New Roman" w:hAnsi="Times New Roman" w:cs="Times New Roman"/>
          <w:sz w:val="24"/>
          <w:szCs w:val="24"/>
        </w:rPr>
        <w:t xml:space="preserve">Figure </w:t>
      </w:r>
      <w:r w:rsidRPr="00CF3A2C">
        <w:rPr>
          <w:rFonts w:ascii="Times New Roman" w:hAnsi="Times New Roman" w:cs="Times New Roman"/>
          <w:sz w:val="24"/>
          <w:szCs w:val="24"/>
        </w:rPr>
        <w:fldChar w:fldCharType="begin"/>
      </w:r>
      <w:r w:rsidRPr="00CF3A2C">
        <w:rPr>
          <w:rFonts w:ascii="Times New Roman" w:hAnsi="Times New Roman" w:cs="Times New Roman"/>
          <w:sz w:val="24"/>
          <w:szCs w:val="24"/>
        </w:rPr>
        <w:instrText xml:space="preserve"> SEQ Figure \* ARABIC </w:instrText>
      </w:r>
      <w:r w:rsidRPr="00CF3A2C">
        <w:rPr>
          <w:rFonts w:ascii="Times New Roman" w:hAnsi="Times New Roman" w:cs="Times New Roman"/>
          <w:sz w:val="24"/>
          <w:szCs w:val="24"/>
        </w:rPr>
        <w:fldChar w:fldCharType="separate"/>
      </w:r>
      <w:r w:rsidR="00774076">
        <w:rPr>
          <w:rFonts w:ascii="Times New Roman" w:hAnsi="Times New Roman" w:cs="Times New Roman"/>
          <w:noProof/>
          <w:sz w:val="24"/>
          <w:szCs w:val="24"/>
        </w:rPr>
        <w:t>9</w:t>
      </w:r>
      <w:r w:rsidRPr="00CF3A2C">
        <w:rPr>
          <w:rFonts w:ascii="Times New Roman" w:hAnsi="Times New Roman" w:cs="Times New Roman"/>
          <w:sz w:val="24"/>
          <w:szCs w:val="24"/>
        </w:rPr>
        <w:fldChar w:fldCharType="end"/>
      </w:r>
      <w:bookmarkEnd w:id="13"/>
      <w:r w:rsidRPr="00CF3A2C">
        <w:rPr>
          <w:rFonts w:ascii="Times New Roman" w:hAnsi="Times New Roman" w:cs="Times New Roman"/>
          <w:sz w:val="24"/>
          <w:szCs w:val="24"/>
        </w:rPr>
        <w:t xml:space="preserve"> The </w:t>
      </w:r>
      <w:r w:rsidR="007D45E1">
        <w:rPr>
          <w:rFonts w:ascii="Times New Roman" w:hAnsi="Times New Roman" w:cs="Times New Roman"/>
          <w:sz w:val="24"/>
          <w:szCs w:val="24"/>
        </w:rPr>
        <w:t xml:space="preserve">average </w:t>
      </w:r>
      <w:r w:rsidRPr="00CF3A2C">
        <w:rPr>
          <w:rFonts w:ascii="Times New Roman" w:hAnsi="Times New Roman" w:cs="Times New Roman"/>
          <w:sz w:val="24"/>
          <w:szCs w:val="24"/>
        </w:rPr>
        <w:t xml:space="preserve">waiting time difference between </w:t>
      </w:r>
      <w:r w:rsidR="00F02AD7">
        <w:rPr>
          <w:rFonts w:ascii="Times New Roman" w:hAnsi="Times New Roman" w:cs="Times New Roman"/>
          <w:sz w:val="24"/>
          <w:szCs w:val="24"/>
        </w:rPr>
        <w:t>PR optimal</w:t>
      </w:r>
      <w:r w:rsidRPr="00CF3A2C">
        <w:rPr>
          <w:rFonts w:ascii="Times New Roman" w:hAnsi="Times New Roman" w:cs="Times New Roman"/>
          <w:sz w:val="24"/>
          <w:szCs w:val="24"/>
        </w:rPr>
        <w:t xml:space="preserve"> and </w:t>
      </w:r>
      <w:r w:rsidR="00F02AD7">
        <w:rPr>
          <w:rFonts w:ascii="Times New Roman" w:hAnsi="Times New Roman" w:cs="Times New Roman"/>
          <w:sz w:val="24"/>
          <w:szCs w:val="24"/>
        </w:rPr>
        <w:t>NR</w:t>
      </w:r>
      <w:r w:rsidRPr="00CF3A2C">
        <w:rPr>
          <w:rFonts w:ascii="Times New Roman" w:hAnsi="Times New Roman" w:cs="Times New Roman"/>
          <w:sz w:val="24"/>
          <w:szCs w:val="24"/>
        </w:rPr>
        <w:t xml:space="preserve"> users </w:t>
      </w:r>
      <w:r w:rsidR="007D45E1">
        <w:rPr>
          <w:rFonts w:ascii="Times New Roman" w:hAnsi="Times New Roman" w:cs="Times New Roman"/>
          <w:sz w:val="24"/>
          <w:szCs w:val="24"/>
        </w:rPr>
        <w:t>on COTA bus route No.</w:t>
      </w:r>
      <w:r w:rsidR="00B27F4F">
        <w:rPr>
          <w:rFonts w:ascii="Times New Roman" w:hAnsi="Times New Roman" w:cs="Times New Roman"/>
          <w:sz w:val="24"/>
          <w:szCs w:val="24"/>
        </w:rPr>
        <w:t xml:space="preserve"> </w:t>
      </w:r>
      <w:r w:rsidR="001E77C1">
        <w:rPr>
          <w:rFonts w:ascii="Times New Roman" w:hAnsi="Times New Roman" w:cs="Times New Roman"/>
          <w:sz w:val="24"/>
          <w:szCs w:val="24"/>
        </w:rPr>
        <w:t>2</w:t>
      </w:r>
      <w:r w:rsidR="00F37B23">
        <w:rPr>
          <w:rFonts w:ascii="Times New Roman" w:hAnsi="Times New Roman" w:cs="Times New Roman"/>
          <w:sz w:val="24"/>
          <w:szCs w:val="24"/>
        </w:rPr>
        <w:t xml:space="preserve"> </w:t>
      </w:r>
      <w:r w:rsidR="002F7380">
        <w:rPr>
          <w:rFonts w:ascii="Times New Roman" w:hAnsi="Times New Roman" w:cs="Times New Roman"/>
          <w:sz w:val="24"/>
          <w:szCs w:val="24"/>
        </w:rPr>
        <w:t>from Southeast to Northwest</w:t>
      </w:r>
      <w:r w:rsidR="00527246">
        <w:rPr>
          <w:rFonts w:ascii="Times New Roman" w:hAnsi="Times New Roman" w:cs="Times New Roman"/>
          <w:sz w:val="24"/>
          <w:szCs w:val="24"/>
        </w:rPr>
        <w:t xml:space="preserve"> in 2018</w:t>
      </w:r>
      <w:r w:rsidRPr="00CF3A2C">
        <w:rPr>
          <w:rFonts w:ascii="Times New Roman" w:hAnsi="Times New Roman" w:cs="Times New Roman"/>
          <w:sz w:val="24"/>
          <w:szCs w:val="24"/>
        </w:rPr>
        <w:t>.</w:t>
      </w:r>
    </w:p>
    <w:p w:rsidR="00223344" w:rsidRDefault="00223344" w:rsidP="001853AD">
      <w:pPr>
        <w:spacing w:line="256" w:lineRule="auto"/>
        <w:rPr>
          <w:rFonts w:ascii="Times New Roman" w:hAnsi="Times New Roman" w:cs="Times New Roman"/>
          <w:sz w:val="24"/>
          <w:szCs w:val="24"/>
        </w:rPr>
      </w:pPr>
    </w:p>
    <w:p w:rsidR="00223344" w:rsidRDefault="00223344" w:rsidP="00223344">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Geographic patterns</w:t>
      </w:r>
    </w:p>
    <w:p w:rsidR="007319AD" w:rsidRDefault="007319AD" w:rsidP="007319AD">
      <w:pPr>
        <w:spacing w:line="256" w:lineRule="auto"/>
        <w:rPr>
          <w:rFonts w:ascii="Times New Roman" w:hAnsi="Times New Roman" w:cs="Times New Roman"/>
          <w:sz w:val="24"/>
          <w:szCs w:val="24"/>
        </w:rPr>
      </w:pPr>
      <w:r>
        <w:rPr>
          <w:rFonts w:ascii="Times New Roman" w:hAnsi="Times New Roman" w:cs="Times New Roman"/>
          <w:sz w:val="24"/>
          <w:szCs w:val="24"/>
        </w:rPr>
        <w:t>Although</w:t>
      </w:r>
      <w:r w:rsidR="00F04094">
        <w:rPr>
          <w:rFonts w:ascii="Times New Roman" w:hAnsi="Times New Roman" w:cs="Times New Roman"/>
          <w:sz w:val="24"/>
          <w:szCs w:val="24"/>
        </w:rPr>
        <w:t xml:space="preserve"> many</w:t>
      </w:r>
      <w:r>
        <w:rPr>
          <w:rFonts w:ascii="Times New Roman" w:hAnsi="Times New Roman" w:cs="Times New Roman"/>
          <w:sz w:val="24"/>
          <w:szCs w:val="24"/>
        </w:rPr>
        <w:t xml:space="preserve"> figures </w:t>
      </w:r>
      <w:r w:rsidR="002D6D63">
        <w:rPr>
          <w:rFonts w:ascii="Times New Roman" w:hAnsi="Times New Roman" w:cs="Times New Roman"/>
          <w:sz w:val="24"/>
          <w:szCs w:val="24"/>
        </w:rPr>
        <w:t xml:space="preserve">above </w:t>
      </w:r>
      <w:r>
        <w:rPr>
          <w:rFonts w:ascii="Times New Roman" w:hAnsi="Times New Roman" w:cs="Times New Roman"/>
          <w:sz w:val="24"/>
          <w:szCs w:val="24"/>
        </w:rPr>
        <w:t xml:space="preserve">visualize different </w:t>
      </w:r>
      <w:r w:rsidR="002D6D63">
        <w:rPr>
          <w:rFonts w:ascii="Times New Roman" w:hAnsi="Times New Roman" w:cs="Times New Roman"/>
          <w:sz w:val="24"/>
          <w:szCs w:val="24"/>
        </w:rPr>
        <w:t xml:space="preserve">variables, they share a similar geographic pattern. We </w:t>
      </w:r>
      <w:r w:rsidR="009916C3">
        <w:rPr>
          <w:rFonts w:ascii="Times New Roman" w:hAnsi="Times New Roman" w:cs="Times New Roman"/>
          <w:sz w:val="24"/>
          <w:szCs w:val="24"/>
        </w:rPr>
        <w:t>investigate</w:t>
      </w:r>
      <w:r w:rsidR="002D6D63">
        <w:rPr>
          <w:rFonts w:ascii="Times New Roman" w:hAnsi="Times New Roman" w:cs="Times New Roman"/>
          <w:sz w:val="24"/>
          <w:szCs w:val="24"/>
        </w:rPr>
        <w:t xml:space="preserve"> the geographic patterns from three directions.</w:t>
      </w:r>
    </w:p>
    <w:p w:rsidR="009916C3" w:rsidRPr="007319AD" w:rsidRDefault="009916C3" w:rsidP="007319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Vertical – Delay propagation]</w:t>
      </w:r>
    </w:p>
    <w:p w:rsidR="00F04094" w:rsidRDefault="00F04094" w:rsidP="001853AD">
      <w:pPr>
        <w:spacing w:line="256" w:lineRule="auto"/>
        <w:rPr>
          <w:rFonts w:ascii="Times New Roman" w:hAnsi="Times New Roman" w:cs="Times New Roman"/>
          <w:sz w:val="24"/>
          <w:szCs w:val="24"/>
        </w:rPr>
      </w:pPr>
      <w:r>
        <w:rPr>
          <w:rFonts w:ascii="Times New Roman" w:hAnsi="Times New Roman" w:cs="Times New Roman"/>
          <w:sz w:val="24"/>
          <w:szCs w:val="24"/>
        </w:rPr>
        <w:t>In t</w:t>
      </w:r>
      <w:r w:rsidR="001853AD">
        <w:rPr>
          <w:rFonts w:ascii="Times New Roman" w:hAnsi="Times New Roman" w:cs="Times New Roman"/>
          <w:sz w:val="24"/>
          <w:szCs w:val="24"/>
        </w:rPr>
        <w:t>he vertical direction</w:t>
      </w:r>
      <w:r>
        <w:rPr>
          <w:rFonts w:ascii="Times New Roman" w:hAnsi="Times New Roman" w:cs="Times New Roman"/>
          <w:sz w:val="24"/>
          <w:szCs w:val="24"/>
        </w:rPr>
        <w:t>, the</w:t>
      </w:r>
      <w:r w:rsidR="00694CE2">
        <w:rPr>
          <w:rFonts w:ascii="Times New Roman" w:hAnsi="Times New Roman" w:cs="Times New Roman"/>
          <w:sz w:val="24"/>
          <w:szCs w:val="24"/>
        </w:rPr>
        <w:t xml:space="preserve"> miss rate,</w:t>
      </w:r>
      <w:r>
        <w:rPr>
          <w:rFonts w:ascii="Times New Roman" w:hAnsi="Times New Roman" w:cs="Times New Roman"/>
          <w:sz w:val="24"/>
          <w:szCs w:val="24"/>
        </w:rPr>
        <w:t xml:space="preserve"> waiting time</w:t>
      </w:r>
      <w:r w:rsidR="00694CE2">
        <w:rPr>
          <w:rFonts w:ascii="Times New Roman" w:hAnsi="Times New Roman" w:cs="Times New Roman"/>
          <w:sz w:val="24"/>
          <w:szCs w:val="24"/>
        </w:rPr>
        <w:t>, and</w:t>
      </w:r>
      <w:r>
        <w:rPr>
          <w:rFonts w:ascii="Times New Roman" w:hAnsi="Times New Roman" w:cs="Times New Roman"/>
          <w:sz w:val="24"/>
          <w:szCs w:val="24"/>
        </w:rPr>
        <w:t xml:space="preserve"> waiting time difference all </w:t>
      </w:r>
      <w:bookmarkStart w:id="14" w:name="_GoBack"/>
      <w:bookmarkEnd w:id="14"/>
    </w:p>
    <w:p w:rsidR="00F04094" w:rsidRDefault="00F04094" w:rsidP="001853AD">
      <w:pPr>
        <w:spacing w:line="256" w:lineRule="auto"/>
        <w:rPr>
          <w:rFonts w:ascii="Times New Roman" w:hAnsi="Times New Roman" w:cs="Times New Roman"/>
          <w:sz w:val="24"/>
          <w:szCs w:val="24"/>
        </w:rPr>
      </w:pPr>
    </w:p>
    <w:p w:rsidR="00F04094"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is the PT system delay</w:t>
      </w:r>
      <w:r w:rsidR="00DA4770">
        <w:rPr>
          <w:rFonts w:ascii="Times New Roman" w:hAnsi="Times New Roman" w:cs="Times New Roman"/>
          <w:sz w:val="24"/>
          <w:szCs w:val="24"/>
        </w:rPr>
        <w:t xml:space="preserve"> propagation</w:t>
      </w:r>
      <w:r>
        <w:rPr>
          <w:rFonts w:ascii="Times New Roman" w:hAnsi="Times New Roman" w:cs="Times New Roman"/>
          <w:sz w:val="24"/>
          <w:szCs w:val="24"/>
        </w:rPr>
        <w:t>’</w:t>
      </w:r>
      <w:r w:rsidR="00DA4770">
        <w:rPr>
          <w:rFonts w:ascii="Times New Roman" w:hAnsi="Times New Roman" w:cs="Times New Roman"/>
          <w:sz w:val="24"/>
          <w:szCs w:val="24"/>
        </w:rPr>
        <w:t>s</w:t>
      </w:r>
      <w:r>
        <w:rPr>
          <w:rFonts w:ascii="Times New Roman" w:hAnsi="Times New Roman" w:cs="Times New Roman"/>
          <w:sz w:val="24"/>
          <w:szCs w:val="24"/>
        </w:rPr>
        <w:t xml:space="preserve"> changing pattern. </w:t>
      </w:r>
    </w:p>
    <w:p w:rsidR="00F04094" w:rsidRDefault="00F04094" w:rsidP="001853AD">
      <w:pPr>
        <w:spacing w:line="256" w:lineRule="auto"/>
        <w:rPr>
          <w:rFonts w:ascii="Times New Roman" w:hAnsi="Times New Roman" w:cs="Times New Roman"/>
          <w:sz w:val="24"/>
          <w:szCs w:val="24"/>
        </w:rPr>
      </w:pPr>
    </w:p>
    <w:p w:rsidR="00F04094" w:rsidRDefault="00F04094"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 xml:space="preserve">Park, Mount, Liu, Xiao, &amp; Miller (2019) investigated COTA bus system’s on-time performance and public bus delay propagation using GTFS real-tim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9D523E">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The delay propagates via bus system’s network. The paper also presents the pattern of propagating delays and models it with an exponential model:</w:t>
      </w:r>
    </w:p>
    <w:p w:rsidR="00774076" w:rsidRDefault="00774076" w:rsidP="001853AD">
      <w:pPr>
        <w:spacing w:line="256" w:lineRule="auto"/>
        <w:rPr>
          <w:rFonts w:ascii="Times New Roman" w:hAnsi="Times New Roman" w:cs="Times New Roman"/>
          <w:sz w:val="24"/>
          <w:szCs w:val="24"/>
        </w:rPr>
      </w:pP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Default="001853AD" w:rsidP="00FD223B">
            <w:pPr>
              <w:jc w:val="center"/>
              <w:rPr>
                <w:rFonts w:ascii="Times New Roman" w:eastAsia="Yu Mincho" w:hAnsi="Times New Roman" w:cs="Times New Roman"/>
                <w:sz w:val="24"/>
                <w:szCs w:val="24"/>
                <w:lang w:eastAsia="ja-JP"/>
              </w:rPr>
            </w:pPr>
          </w:p>
        </w:tc>
        <w:tc>
          <w:tcPr>
            <w:tcW w:w="4463" w:type="pct"/>
            <w:vAlign w:val="center"/>
            <w:hideMark/>
          </w:tcPr>
          <w:p w:rsidR="001853AD" w:rsidRPr="00680822" w:rsidRDefault="008072C2" w:rsidP="00FD223B">
            <w:pPr>
              <w:spacing w:line="256" w:lineRule="auto"/>
              <w:rPr>
                <w:rFonts w:ascii="Times New Roman" w:hAnsi="Times New Roman" w:cs="Times New Roman"/>
              </w:rPr>
            </w:pPr>
            <m:oMathPara>
              <m:oMath>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21</w:t>
              </w:r>
            </w:fldSimple>
            <w:r>
              <w:rPr>
                <w:rFonts w:eastAsia="Yu Mincho"/>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sidR="00BE779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rsidR="004206FF" w:rsidRDefault="004206FF" w:rsidP="004206FF">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their HDT and expected waiting time is the same. </w:t>
      </w:r>
    </w:p>
    <w:p w:rsidR="004206FF" w:rsidRDefault="004206FF" w:rsidP="004206FF">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18518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CF3A2C">
        <w:rPr>
          <w:rFonts w:ascii="Times New Roman" w:hAnsi="Times New Roman" w:cs="Times New Roman"/>
          <w:sz w:val="24"/>
          <w:szCs w:val="24"/>
        </w:rPr>
        <w:t xml:space="preserve">Figure </w:t>
      </w:r>
      <w:r w:rsidR="00EC72C9">
        <w:rPr>
          <w:rFonts w:ascii="Times New Roman" w:hAnsi="Times New Roman" w:cs="Times New Roman"/>
          <w:noProof/>
          <w:sz w:val="24"/>
          <w:szCs w:val="24"/>
        </w:rPr>
        <w:t>7</w:t>
      </w:r>
      <w:r w:rsidR="00DA00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A21C2A" w:rsidP="00DA00F2">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Pr>
          <w:rFonts w:ascii="Times New Roman" w:hAnsi="Times New Roman" w:cs="Times New Roman"/>
          <w:sz w:val="24"/>
          <w:szCs w:val="24"/>
        </w:rPr>
        <w:t>walk</w:t>
      </w:r>
      <w:r w:rsidR="00163EA2">
        <w:rPr>
          <w:rFonts w:ascii="Times New Roman" w:hAnsi="Times New Roman" w:cs="Times New Roman"/>
          <w:sz w:val="24"/>
          <w:szCs w:val="24"/>
        </w:rPr>
        <w:t>ing time</w:t>
      </w:r>
      <w:r>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lastRenderedPageBreak/>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5"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774076">
        <w:rPr>
          <w:rFonts w:ascii="Times New Roman" w:hAnsi="Times New Roman" w:cs="Times New Roman"/>
          <w:noProof/>
          <w:sz w:val="24"/>
          <w:szCs w:val="24"/>
        </w:rPr>
        <w:t>10</w:t>
      </w:r>
      <w:r w:rsidRPr="007A67B3">
        <w:rPr>
          <w:rFonts w:ascii="Times New Roman" w:hAnsi="Times New Roman" w:cs="Times New Roman"/>
          <w:sz w:val="24"/>
          <w:szCs w:val="24"/>
        </w:rPr>
        <w:fldChar w:fldCharType="end"/>
      </w:r>
      <w:bookmarkEnd w:id="15"/>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B21157" w:rsidRDefault="00B21157" w:rsidP="00E95D00">
      <w:pPr>
        <w:spacing w:line="256" w:lineRule="auto"/>
        <w:rPr>
          <w:rFonts w:ascii="Times New Roman" w:hAnsi="Times New Roman" w:cs="Times New Roman"/>
          <w:sz w:val="24"/>
          <w:szCs w:val="24"/>
        </w:rPr>
      </w:pPr>
    </w:p>
    <w:p w:rsidR="00DD54A6" w:rsidRDefault="00DD54A6" w:rsidP="00E95D00">
      <w:pPr>
        <w:spacing w:line="256" w:lineRule="auto"/>
        <w:rPr>
          <w:rFonts w:ascii="Times New Roman" w:hAnsi="Times New Roman" w:cs="Times New Roman"/>
          <w:sz w:val="24"/>
          <w:szCs w:val="24"/>
        </w:rPr>
      </w:pPr>
      <w:r>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w:t>
      </w:r>
      <w:r w:rsidR="00EC72C9">
        <w:rPr>
          <w:rFonts w:ascii="Times New Roman" w:hAnsi="Times New Roman" w:cs="Times New Roman"/>
          <w:sz w:val="24"/>
          <w:szCs w:val="24"/>
        </w:rPr>
        <w:fldChar w:fldCharType="begin"/>
      </w:r>
      <w:r w:rsidR="00EC72C9">
        <w:rPr>
          <w:rFonts w:ascii="Times New Roman" w:hAnsi="Times New Roman" w:cs="Times New Roman"/>
          <w:sz w:val="24"/>
          <w:szCs w:val="24"/>
        </w:rPr>
        <w:instrText xml:space="preserve"> REF _Ref8589256 \h  \* MERGEFORMAT </w:instrText>
      </w:r>
      <w:r w:rsidR="00EC72C9">
        <w:rPr>
          <w:rFonts w:ascii="Times New Roman" w:hAnsi="Times New Roman" w:cs="Times New Roman"/>
          <w:sz w:val="24"/>
          <w:szCs w:val="24"/>
        </w:rPr>
      </w:r>
      <w:r w:rsidR="00EC72C9">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8</w:t>
      </w:r>
      <w:r w:rsidR="00EC72C9">
        <w:rPr>
          <w:rFonts w:ascii="Times New Roman" w:hAnsi="Times New Roman" w:cs="Times New Roman"/>
          <w:sz w:val="24"/>
          <w:szCs w:val="24"/>
        </w:rPr>
        <w:fldChar w:fldCharType="end"/>
      </w:r>
      <w:r w:rsidR="00B04E74">
        <w:rPr>
          <w:rFonts w:ascii="Times New Roman" w:hAnsi="Times New Roman" w:cs="Times New Roman"/>
          <w:sz w:val="24"/>
          <w:szCs w:val="24"/>
        </w:rPr>
        <w:t xml:space="preserve"> </w:t>
      </w:r>
      <w:r w:rsidR="00B04E74" w:rsidRPr="00EC72C9">
        <w:rPr>
          <w:rFonts w:ascii="Times New Roman" w:hAnsi="Times New Roman" w:cs="Times New Roman"/>
          <w:sz w:val="24"/>
          <w:szCs w:val="24"/>
        </w:rPr>
        <w:t xml:space="preserve">and </w:t>
      </w:r>
      <w:r w:rsidR="00B04E74" w:rsidRPr="00EC72C9">
        <w:rPr>
          <w:rFonts w:ascii="Times New Roman" w:hAnsi="Times New Roman" w:cs="Times New Roman"/>
          <w:sz w:val="24"/>
          <w:szCs w:val="24"/>
        </w:rPr>
        <w:fldChar w:fldCharType="begin"/>
      </w:r>
      <w:r w:rsidR="00B04E74" w:rsidRPr="00EC72C9">
        <w:rPr>
          <w:rFonts w:ascii="Times New Roman" w:hAnsi="Times New Roman" w:cs="Times New Roman"/>
          <w:sz w:val="24"/>
          <w:szCs w:val="24"/>
        </w:rPr>
        <w:instrText xml:space="preserve"> REF _Ref8135703 \h </w:instrText>
      </w:r>
      <w:r w:rsidR="00EC72C9" w:rsidRPr="00EC72C9">
        <w:rPr>
          <w:rFonts w:ascii="Times New Roman" w:hAnsi="Times New Roman" w:cs="Times New Roman"/>
          <w:sz w:val="24"/>
          <w:szCs w:val="24"/>
        </w:rPr>
        <w:instrText xml:space="preserve"> \* MERGEFORMAT </w:instrText>
      </w:r>
      <w:r w:rsidR="00B04E74" w:rsidRPr="00EC72C9">
        <w:rPr>
          <w:rFonts w:ascii="Times New Roman" w:hAnsi="Times New Roman" w:cs="Times New Roman"/>
          <w:sz w:val="24"/>
          <w:szCs w:val="24"/>
        </w:rPr>
      </w:r>
      <w:r w:rsidR="00B04E74" w:rsidRPr="00EC72C9">
        <w:rPr>
          <w:rFonts w:ascii="Times New Roman" w:hAnsi="Times New Roman" w:cs="Times New Roman"/>
          <w:sz w:val="24"/>
          <w:szCs w:val="24"/>
        </w:rPr>
        <w:fldChar w:fldCharType="separate"/>
      </w:r>
      <w:r w:rsidR="00EC72C9" w:rsidRPr="00EC72C9">
        <w:rPr>
          <w:rFonts w:ascii="Times New Roman" w:hAnsi="Times New Roman" w:cs="Times New Roman"/>
          <w:sz w:val="24"/>
          <w:szCs w:val="24"/>
        </w:rPr>
        <w:t>Figure 8</w:t>
      </w:r>
      <w:r w:rsidR="00B04E74" w:rsidRPr="00EC72C9">
        <w:rPr>
          <w:rFonts w:ascii="Times New Roman" w:hAnsi="Times New Roman" w:cs="Times New Roman"/>
          <w:sz w:val="24"/>
          <w:szCs w:val="24"/>
        </w:rPr>
        <w:fldChar w:fldCharType="end"/>
      </w:r>
      <w:r w:rsidR="00B04E74" w:rsidRPr="00EC72C9">
        <w:rPr>
          <w:rFonts w:ascii="Times New Roman" w:hAnsi="Times New Roman" w:cs="Times New Roman"/>
          <w:sz w:val="24"/>
          <w:szCs w:val="24"/>
        </w:rPr>
        <w:t xml:space="preserve"> shows</w:t>
      </w:r>
      <w:r w:rsidR="00B04E74">
        <w:rPr>
          <w:rFonts w:ascii="Times New Roman" w:hAnsi="Times New Roman" w:cs="Times New Roman"/>
          <w:sz w:val="24"/>
          <w:szCs w:val="24"/>
        </w:rPr>
        <w:t xml:space="preserve">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EC72C9" w:rsidRPr="007855A9">
        <w:rPr>
          <w:rFonts w:ascii="Times New Roman" w:hAnsi="Times New Roman" w:cs="Times New Roman"/>
          <w:sz w:val="24"/>
          <w:szCs w:val="24"/>
        </w:rPr>
        <w:t xml:space="preserve">Figure </w:t>
      </w:r>
      <w:r w:rsidR="00EC72C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16"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774076">
        <w:rPr>
          <w:rFonts w:ascii="Times New Roman" w:hAnsi="Times New Roman" w:cs="Times New Roman"/>
          <w:noProof/>
          <w:sz w:val="24"/>
          <w:szCs w:val="24"/>
        </w:rPr>
        <w:t>11</w:t>
      </w:r>
      <w:r w:rsidRPr="007855A9">
        <w:rPr>
          <w:rFonts w:ascii="Times New Roman" w:hAnsi="Times New Roman" w:cs="Times New Roman"/>
          <w:sz w:val="24"/>
          <w:szCs w:val="24"/>
        </w:rPr>
        <w:fldChar w:fldCharType="end"/>
      </w:r>
      <w:bookmarkEnd w:id="16"/>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B46565" w:rsidRPr="00B46565" w:rsidRDefault="005A08D1"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46565" w:rsidRPr="00B46565">
        <w:rPr>
          <w:rFonts w:ascii="Times New Roman" w:hAnsi="Times New Roman" w:cs="Times New Roman"/>
          <w:noProof/>
          <w:sz w:val="24"/>
          <w:szCs w:val="24"/>
        </w:rPr>
        <w:t xml:space="preserve">Beirão, G., &amp; Cabral, J. A. S. (2007). Understanding attitudes towards public transport and private car: A qualitative study. </w:t>
      </w:r>
      <w:r w:rsidR="00B46565" w:rsidRPr="00B46565">
        <w:rPr>
          <w:rFonts w:ascii="Times New Roman" w:hAnsi="Times New Roman" w:cs="Times New Roman"/>
          <w:i/>
          <w:iCs/>
          <w:noProof/>
          <w:sz w:val="24"/>
          <w:szCs w:val="24"/>
        </w:rPr>
        <w:t>Transport Policy</w:t>
      </w:r>
      <w:r w:rsidR="00B46565" w:rsidRPr="00B46565">
        <w:rPr>
          <w:rFonts w:ascii="Times New Roman" w:hAnsi="Times New Roman" w:cs="Times New Roman"/>
          <w:noProof/>
          <w:sz w:val="24"/>
          <w:szCs w:val="24"/>
        </w:rPr>
        <w:t xml:space="preserve">, </w:t>
      </w:r>
      <w:r w:rsidR="00B46565" w:rsidRPr="00B46565">
        <w:rPr>
          <w:rFonts w:ascii="Times New Roman" w:hAnsi="Times New Roman" w:cs="Times New Roman"/>
          <w:i/>
          <w:iCs/>
          <w:noProof/>
          <w:sz w:val="24"/>
          <w:szCs w:val="24"/>
        </w:rPr>
        <w:t>14</w:t>
      </w:r>
      <w:r w:rsidR="00B46565" w:rsidRPr="00B46565">
        <w:rPr>
          <w:rFonts w:ascii="Times New Roman" w:hAnsi="Times New Roman" w:cs="Times New Roman"/>
          <w:noProof/>
          <w:sz w:val="24"/>
          <w:szCs w:val="24"/>
        </w:rPr>
        <w:t>(6), 478–489.</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Bowman, L. A., &amp; Turnquist, M. A. (1981). Service frequency, schedule reliability and </w:t>
      </w:r>
      <w:r w:rsidRPr="00B46565">
        <w:rPr>
          <w:rFonts w:ascii="Times New Roman" w:hAnsi="Times New Roman" w:cs="Times New Roman"/>
          <w:noProof/>
          <w:sz w:val="24"/>
          <w:szCs w:val="24"/>
        </w:rPr>
        <w:lastRenderedPageBreak/>
        <w:t xml:space="preserve">passenger wait times at transit stops. </w:t>
      </w:r>
      <w:r w:rsidRPr="00B46565">
        <w:rPr>
          <w:rFonts w:ascii="Times New Roman" w:hAnsi="Times New Roman" w:cs="Times New Roman"/>
          <w:i/>
          <w:iCs/>
          <w:noProof/>
          <w:sz w:val="24"/>
          <w:szCs w:val="24"/>
        </w:rPr>
        <w:t>Transportation Research Part A: General</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15</w:t>
      </w:r>
      <w:r w:rsidRPr="00B46565">
        <w:rPr>
          <w:rFonts w:ascii="Times New Roman" w:hAnsi="Times New Roman" w:cs="Times New Roman"/>
          <w:noProof/>
          <w:sz w:val="24"/>
          <w:szCs w:val="24"/>
        </w:rPr>
        <w:t>(6), 465–471.</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Bradburn, N. M., Sudman, S., Blair, E., Locander, W., Miles, C., Singer, E., &amp; Stocking, C. (1979). </w:t>
      </w:r>
      <w:r w:rsidRPr="00B46565">
        <w:rPr>
          <w:rFonts w:ascii="Times New Roman" w:hAnsi="Times New Roman" w:cs="Times New Roman"/>
          <w:i/>
          <w:iCs/>
          <w:noProof/>
          <w:sz w:val="24"/>
          <w:szCs w:val="24"/>
        </w:rPr>
        <w:t>Improving interview method and questionnaire design: Response effects to threatening questions in survey research</w:t>
      </w:r>
      <w:r w:rsidRPr="00B46565">
        <w:rPr>
          <w:rFonts w:ascii="Times New Roman" w:hAnsi="Times New Roman" w:cs="Times New Roman"/>
          <w:noProof/>
          <w:sz w:val="24"/>
          <w:szCs w:val="24"/>
        </w:rPr>
        <w:t>. Jossey-Bass San Francisco.</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B46565">
        <w:rPr>
          <w:rFonts w:ascii="Times New Roman" w:hAnsi="Times New Roman" w:cs="Times New Roman"/>
          <w:i/>
          <w:iCs/>
          <w:noProof/>
          <w:sz w:val="24"/>
          <w:szCs w:val="24"/>
        </w:rPr>
        <w:t>Transportation Research Part A: Policy and Practice</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69</w:t>
      </w:r>
      <w:r w:rsidRPr="00B46565">
        <w:rPr>
          <w:rFonts w:ascii="Times New Roman" w:hAnsi="Times New Roman" w:cs="Times New Roman"/>
          <w:noProof/>
          <w:sz w:val="24"/>
          <w:szCs w:val="24"/>
        </w:rPr>
        <w:t>, 409–422.</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Brakewood, C., Macfarlane, G. S., &amp; Watkins, K. (2015). The impact of real-time information on bus ridership in New York City. </w:t>
      </w:r>
      <w:r w:rsidRPr="00B46565">
        <w:rPr>
          <w:rFonts w:ascii="Times New Roman" w:hAnsi="Times New Roman" w:cs="Times New Roman"/>
          <w:i/>
          <w:iCs/>
          <w:noProof/>
          <w:sz w:val="24"/>
          <w:szCs w:val="24"/>
        </w:rPr>
        <w:t>Transportation Research Part C: Emerging Technologies</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53</w:t>
      </w:r>
      <w:r w:rsidRPr="00B46565">
        <w:rPr>
          <w:rFonts w:ascii="Times New Roman" w:hAnsi="Times New Roman" w:cs="Times New Roman"/>
          <w:noProof/>
          <w:sz w:val="24"/>
          <w:szCs w:val="24"/>
        </w:rPr>
        <w:t>, 59–75.</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Brakewood, C., &amp; Watkins, K. (2018). A literature review of the passenger benefits of real-time transit information. </w:t>
      </w:r>
      <w:r w:rsidRPr="00B46565">
        <w:rPr>
          <w:rFonts w:ascii="Times New Roman" w:hAnsi="Times New Roman" w:cs="Times New Roman"/>
          <w:i/>
          <w:iCs/>
          <w:noProof/>
          <w:sz w:val="24"/>
          <w:szCs w:val="24"/>
        </w:rPr>
        <w:t>Transport Reviews</w:t>
      </w:r>
      <w:r w:rsidRPr="00B46565">
        <w:rPr>
          <w:rFonts w:ascii="Times New Roman" w:hAnsi="Times New Roman" w:cs="Times New Roman"/>
          <w:noProof/>
          <w:sz w:val="24"/>
          <w:szCs w:val="24"/>
        </w:rPr>
        <w:t>, 1–30.</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B46565">
        <w:rPr>
          <w:rFonts w:ascii="Times New Roman" w:hAnsi="Times New Roman" w:cs="Times New Roman"/>
          <w:i/>
          <w:iCs/>
          <w:noProof/>
          <w:sz w:val="24"/>
          <w:szCs w:val="24"/>
        </w:rPr>
        <w:t>EURO Journal on Transportation and Logistics</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6</w:t>
      </w:r>
      <w:r w:rsidRPr="00B46565">
        <w:rPr>
          <w:rFonts w:ascii="Times New Roman" w:hAnsi="Times New Roman" w:cs="Times New Roman"/>
          <w:noProof/>
          <w:sz w:val="24"/>
          <w:szCs w:val="24"/>
        </w:rPr>
        <w:t>(3), 247–270.</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B46565">
        <w:rPr>
          <w:rFonts w:ascii="Times New Roman" w:hAnsi="Times New Roman" w:cs="Times New Roman"/>
          <w:i/>
          <w:iCs/>
          <w:noProof/>
          <w:sz w:val="24"/>
          <w:szCs w:val="24"/>
        </w:rPr>
        <w:t>Transportation Research Record</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2419</w:t>
      </w:r>
      <w:r w:rsidRPr="00B46565">
        <w:rPr>
          <w:rFonts w:ascii="Times New Roman" w:hAnsi="Times New Roman" w:cs="Times New Roman"/>
          <w:noProof/>
          <w:sz w:val="24"/>
          <w:szCs w:val="24"/>
        </w:rPr>
        <w:t>(1), 1–10.</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Dziekan, K., &amp; Vermeulen, A. (2006). Psychological effects of and design preferences for real-time information displays. </w:t>
      </w:r>
      <w:r w:rsidRPr="00B46565">
        <w:rPr>
          <w:rFonts w:ascii="Times New Roman" w:hAnsi="Times New Roman" w:cs="Times New Roman"/>
          <w:i/>
          <w:iCs/>
          <w:noProof/>
          <w:sz w:val="24"/>
          <w:szCs w:val="24"/>
        </w:rPr>
        <w:t>Journal of Public Transportation</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9</w:t>
      </w:r>
      <w:r w:rsidRPr="00B46565">
        <w:rPr>
          <w:rFonts w:ascii="Times New Roman" w:hAnsi="Times New Roman" w:cs="Times New Roman"/>
          <w:noProof/>
          <w:sz w:val="24"/>
          <w:szCs w:val="24"/>
        </w:rPr>
        <w:t>(1), 1.</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B46565">
        <w:rPr>
          <w:rFonts w:ascii="Times New Roman" w:hAnsi="Times New Roman" w:cs="Times New Roman"/>
          <w:i/>
          <w:iCs/>
          <w:noProof/>
          <w:sz w:val="24"/>
          <w:szCs w:val="24"/>
        </w:rPr>
        <w:t>Transportation Research Part A: Policy and Practice</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88</w:t>
      </w:r>
      <w:r w:rsidRPr="00B46565">
        <w:rPr>
          <w:rFonts w:ascii="Times New Roman" w:hAnsi="Times New Roman" w:cs="Times New Roman"/>
          <w:noProof/>
          <w:sz w:val="24"/>
          <w:szCs w:val="24"/>
        </w:rPr>
        <w:t>, 251–264.</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Ferris, B., Watkins, K., &amp; Borning, A. (2010). OneBusAway: results from providing real-time arrival information for public transit. In </w:t>
      </w:r>
      <w:r w:rsidRPr="00B46565">
        <w:rPr>
          <w:rFonts w:ascii="Times New Roman" w:hAnsi="Times New Roman" w:cs="Times New Roman"/>
          <w:i/>
          <w:iCs/>
          <w:noProof/>
          <w:sz w:val="24"/>
          <w:szCs w:val="24"/>
        </w:rPr>
        <w:t>Proceedings of the SIGCHI Conference on Human Factors in Computing Systems</w:t>
      </w:r>
      <w:r w:rsidRPr="00B46565">
        <w:rPr>
          <w:rFonts w:ascii="Times New Roman" w:hAnsi="Times New Roman" w:cs="Times New Roman"/>
          <w:noProof/>
          <w:sz w:val="24"/>
          <w:szCs w:val="24"/>
        </w:rPr>
        <w:t xml:space="preserve"> (pp. 1807–1816). ACM.</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Fonzone, A., Schmöcker, J.-D., &amp; Liu, R. (2015). A model of bus bunching under reliability-based passenger arrival patterns. </w:t>
      </w:r>
      <w:r w:rsidRPr="00B46565">
        <w:rPr>
          <w:rFonts w:ascii="Times New Roman" w:hAnsi="Times New Roman" w:cs="Times New Roman"/>
          <w:i/>
          <w:iCs/>
          <w:noProof/>
          <w:sz w:val="24"/>
          <w:szCs w:val="24"/>
        </w:rPr>
        <w:t>Transportation Research Procedia</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7</w:t>
      </w:r>
      <w:r w:rsidRPr="00B46565">
        <w:rPr>
          <w:rFonts w:ascii="Times New Roman" w:hAnsi="Times New Roman" w:cs="Times New Roman"/>
          <w:noProof/>
          <w:sz w:val="24"/>
          <w:szCs w:val="24"/>
        </w:rPr>
        <w:t>, 276–299.</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Fries, R. N., Dunning, A. E., &amp; Chowdhury, M. A. (2011). University traveler value of potential real-time transit information. </w:t>
      </w:r>
      <w:r w:rsidRPr="00B46565">
        <w:rPr>
          <w:rFonts w:ascii="Times New Roman" w:hAnsi="Times New Roman" w:cs="Times New Roman"/>
          <w:i/>
          <w:iCs/>
          <w:noProof/>
          <w:sz w:val="24"/>
          <w:szCs w:val="24"/>
        </w:rPr>
        <w:t>Journal of Public Transportation</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14</w:t>
      </w:r>
      <w:r w:rsidRPr="00B46565">
        <w:rPr>
          <w:rFonts w:ascii="Times New Roman" w:hAnsi="Times New Roman" w:cs="Times New Roman"/>
          <w:noProof/>
          <w:sz w:val="24"/>
          <w:szCs w:val="24"/>
        </w:rPr>
        <w:t>(2), 2.</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B46565">
        <w:rPr>
          <w:rFonts w:ascii="Times New Roman" w:hAnsi="Times New Roman" w:cs="Times New Roman"/>
          <w:i/>
          <w:iCs/>
          <w:noProof/>
          <w:sz w:val="24"/>
          <w:szCs w:val="24"/>
        </w:rPr>
        <w:t>Transportation Research Record</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2274</w:t>
      </w:r>
      <w:r w:rsidRPr="00B46565">
        <w:rPr>
          <w:rFonts w:ascii="Times New Roman" w:hAnsi="Times New Roman" w:cs="Times New Roman"/>
          <w:noProof/>
          <w:sz w:val="24"/>
          <w:szCs w:val="24"/>
        </w:rPr>
        <w:t>(1), 52–60.</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Gkioulou, Z. (2013). Evaluating the impact of waiting time uncertainty on passengers´ decisions.</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Google Developers. (2016). GTFS Static Overview | Static Transit | Google Developers. Retrieved March 8, 2018, from https://developers.google.com/transit/gtfs/</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Google Developers. (2018). Trip Updates. Retrieved April 8, 2019, from </w:t>
      </w:r>
      <w:r w:rsidRPr="00B46565">
        <w:rPr>
          <w:rFonts w:ascii="Times New Roman" w:hAnsi="Times New Roman" w:cs="Times New Roman"/>
          <w:noProof/>
          <w:sz w:val="24"/>
          <w:szCs w:val="24"/>
        </w:rPr>
        <w:lastRenderedPageBreak/>
        <w:t>https://developers.google.com/transit/gtfs-realtime/guides/trip-updates</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Goyder, J. (1986). Surveys on surveys: Limitations and potentialities. </w:t>
      </w:r>
      <w:r w:rsidRPr="00B46565">
        <w:rPr>
          <w:rFonts w:ascii="Times New Roman" w:hAnsi="Times New Roman" w:cs="Times New Roman"/>
          <w:i/>
          <w:iCs/>
          <w:noProof/>
          <w:sz w:val="24"/>
          <w:szCs w:val="24"/>
        </w:rPr>
        <w:t>Public Opinion Quarterly</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50</w:t>
      </w:r>
      <w:r w:rsidRPr="00B46565">
        <w:rPr>
          <w:rFonts w:ascii="Times New Roman" w:hAnsi="Times New Roman" w:cs="Times New Roman"/>
          <w:noProof/>
          <w:sz w:val="24"/>
          <w:szCs w:val="24"/>
        </w:rPr>
        <w:t>(1), 27–41.</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B46565">
        <w:rPr>
          <w:rFonts w:ascii="Times New Roman" w:hAnsi="Times New Roman" w:cs="Times New Roman"/>
          <w:i/>
          <w:iCs/>
          <w:noProof/>
          <w:sz w:val="24"/>
          <w:szCs w:val="24"/>
        </w:rPr>
        <w:t>Transportation Science</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9</w:t>
      </w:r>
      <w:r w:rsidRPr="00B46565">
        <w:rPr>
          <w:rFonts w:ascii="Times New Roman" w:hAnsi="Times New Roman" w:cs="Times New Roman"/>
          <w:noProof/>
          <w:sz w:val="24"/>
          <w:szCs w:val="24"/>
        </w:rPr>
        <w:t>(3), 248–282.</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B46565">
        <w:rPr>
          <w:rFonts w:ascii="Times New Roman" w:hAnsi="Times New Roman" w:cs="Times New Roman"/>
          <w:i/>
          <w:iCs/>
          <w:noProof/>
          <w:sz w:val="24"/>
          <w:szCs w:val="24"/>
        </w:rPr>
        <w:t>Journal of Advanced Transportation</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2017</w:t>
      </w:r>
      <w:r w:rsidRPr="00B46565">
        <w:rPr>
          <w:rFonts w:ascii="Times New Roman" w:hAnsi="Times New Roman" w:cs="Times New Roman"/>
          <w:noProof/>
          <w:sz w:val="24"/>
          <w:szCs w:val="24"/>
        </w:rPr>
        <w:t>.</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Luethi, M., Weidmann, U., &amp; Nash, A. (2007). Passenger arrival rates at public transport stations. In </w:t>
      </w:r>
      <w:r w:rsidRPr="00B46565">
        <w:rPr>
          <w:rFonts w:ascii="Times New Roman" w:hAnsi="Times New Roman" w:cs="Times New Roman"/>
          <w:i/>
          <w:iCs/>
          <w:noProof/>
          <w:sz w:val="24"/>
          <w:szCs w:val="24"/>
        </w:rPr>
        <w:t>86th Transportation Research Board Annual Meeting (TRB 2007)</w:t>
      </w:r>
      <w:r w:rsidRPr="00B46565">
        <w:rPr>
          <w:rFonts w:ascii="Times New Roman" w:hAnsi="Times New Roman" w:cs="Times New Roman"/>
          <w:noProof/>
          <w:sz w:val="24"/>
          <w:szCs w:val="24"/>
        </w:rPr>
        <w:t>. Institute for Transport Planning and Systems, ETH Zurich.</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Neuman, W. L., &amp; Robson, K. (2014). </w:t>
      </w:r>
      <w:r w:rsidRPr="00B46565">
        <w:rPr>
          <w:rFonts w:ascii="Times New Roman" w:hAnsi="Times New Roman" w:cs="Times New Roman"/>
          <w:i/>
          <w:iCs/>
          <w:noProof/>
          <w:sz w:val="24"/>
          <w:szCs w:val="24"/>
        </w:rPr>
        <w:t>Basics of social research</w:t>
      </w:r>
      <w:r w:rsidRPr="00B46565">
        <w:rPr>
          <w:rFonts w:ascii="Times New Roman" w:hAnsi="Times New Roman" w:cs="Times New Roman"/>
          <w:noProof/>
          <w:sz w:val="24"/>
          <w:szCs w:val="24"/>
        </w:rPr>
        <w:t>. Pearson Canada Toronto.</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Papangelis, K., Nelson, J. D., Sripada, S., &amp; Beecroft, M. (2016). The effects of mobile real-time information on rural passengers. </w:t>
      </w:r>
      <w:r w:rsidRPr="00B46565">
        <w:rPr>
          <w:rFonts w:ascii="Times New Roman" w:hAnsi="Times New Roman" w:cs="Times New Roman"/>
          <w:i/>
          <w:iCs/>
          <w:noProof/>
          <w:sz w:val="24"/>
          <w:szCs w:val="24"/>
        </w:rPr>
        <w:t>Transportation Planning and Technology</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39</w:t>
      </w:r>
      <w:r w:rsidRPr="00B46565">
        <w:rPr>
          <w:rFonts w:ascii="Times New Roman" w:hAnsi="Times New Roman" w:cs="Times New Roman"/>
          <w:noProof/>
          <w:sz w:val="24"/>
          <w:szCs w:val="24"/>
        </w:rPr>
        <w:t>(1), 97–114.</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B46565">
        <w:rPr>
          <w:rFonts w:ascii="Times New Roman" w:hAnsi="Times New Roman" w:cs="Times New Roman"/>
          <w:i/>
          <w:iCs/>
          <w:noProof/>
          <w:sz w:val="24"/>
          <w:szCs w:val="24"/>
        </w:rPr>
        <w:t>International Journal of Geographical Information Science</w:t>
      </w:r>
      <w:r w:rsidRPr="00B46565">
        <w:rPr>
          <w:rFonts w:ascii="Times New Roman" w:hAnsi="Times New Roman" w:cs="Times New Roman"/>
          <w:noProof/>
          <w:sz w:val="24"/>
          <w:szCs w:val="24"/>
        </w:rPr>
        <w:t>, 1–26.</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B46565">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B46565">
        <w:rPr>
          <w:rFonts w:ascii="Times New Roman" w:hAnsi="Times New Roman" w:cs="Times New Roman"/>
          <w:noProof/>
          <w:sz w:val="24"/>
          <w:szCs w:val="24"/>
        </w:rPr>
        <w:t xml:space="preserve"> (pp. 83–89). IEEE.</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Rossi, P. H., Wright, J. D., &amp; Anderson, A. B. (2013). </w:t>
      </w:r>
      <w:r w:rsidRPr="00B46565">
        <w:rPr>
          <w:rFonts w:ascii="Times New Roman" w:hAnsi="Times New Roman" w:cs="Times New Roman"/>
          <w:i/>
          <w:iCs/>
          <w:noProof/>
          <w:sz w:val="24"/>
          <w:szCs w:val="24"/>
        </w:rPr>
        <w:t>Handbook of survey research</w:t>
      </w:r>
      <w:r w:rsidRPr="00B46565">
        <w:rPr>
          <w:rFonts w:ascii="Times New Roman" w:hAnsi="Times New Roman" w:cs="Times New Roman"/>
          <w:noProof/>
          <w:sz w:val="24"/>
          <w:szCs w:val="24"/>
        </w:rPr>
        <w:t>. Academic Press.</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Transit app. (2019). How we shrank our trip planner till it didn’t need data. Introducing public transit’s fastest, tiniest, offline-capable trip planner.</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B46565">
        <w:rPr>
          <w:rFonts w:ascii="Times New Roman" w:hAnsi="Times New Roman" w:cs="Times New Roman"/>
          <w:i/>
          <w:iCs/>
          <w:noProof/>
          <w:sz w:val="24"/>
          <w:szCs w:val="24"/>
        </w:rPr>
        <w:t>Transportation Research Part A: Policy and Practice</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45</w:t>
      </w:r>
      <w:r w:rsidRPr="00B46565">
        <w:rPr>
          <w:rFonts w:ascii="Times New Roman" w:hAnsi="Times New Roman" w:cs="Times New Roman"/>
          <w:noProof/>
          <w:sz w:val="24"/>
          <w:szCs w:val="24"/>
        </w:rPr>
        <w:t>(8), 839–848.</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rPr>
      </w:pPr>
      <w:r w:rsidRPr="00B46565">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B46565">
        <w:rPr>
          <w:rFonts w:ascii="Times New Roman" w:hAnsi="Times New Roman" w:cs="Times New Roman"/>
          <w:i/>
          <w:iCs/>
          <w:noProof/>
          <w:sz w:val="24"/>
          <w:szCs w:val="24"/>
        </w:rPr>
        <w:t>Journal of Computer-Mediated Communication</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10</w:t>
      </w:r>
      <w:r w:rsidRPr="00B46565">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35BD6" w:rsidRDefault="00635BD6" w:rsidP="00040DCA">
      <w:pPr>
        <w:spacing w:after="0" w:line="240" w:lineRule="auto"/>
      </w:pPr>
      <w:r>
        <w:separator/>
      </w:r>
    </w:p>
  </w:endnote>
  <w:endnote w:type="continuationSeparator" w:id="0">
    <w:p w:rsidR="00635BD6" w:rsidRDefault="00635BD6"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inheri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35BD6" w:rsidRDefault="00635BD6" w:rsidP="00040DCA">
      <w:pPr>
        <w:spacing w:after="0" w:line="240" w:lineRule="auto"/>
      </w:pPr>
      <w:r>
        <w:separator/>
      </w:r>
    </w:p>
  </w:footnote>
  <w:footnote w:type="continuationSeparator" w:id="0">
    <w:p w:rsidR="00635BD6" w:rsidRDefault="00635BD6"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785"/>
    <w:rsid w:val="000000FF"/>
    <w:rsid w:val="00001575"/>
    <w:rsid w:val="00001F75"/>
    <w:rsid w:val="00002743"/>
    <w:rsid w:val="00004277"/>
    <w:rsid w:val="00004E29"/>
    <w:rsid w:val="00007952"/>
    <w:rsid w:val="00007C37"/>
    <w:rsid w:val="00011FA5"/>
    <w:rsid w:val="00013303"/>
    <w:rsid w:val="0001478C"/>
    <w:rsid w:val="0001562C"/>
    <w:rsid w:val="00015F65"/>
    <w:rsid w:val="00016147"/>
    <w:rsid w:val="000211DD"/>
    <w:rsid w:val="0002281E"/>
    <w:rsid w:val="000242CC"/>
    <w:rsid w:val="00030536"/>
    <w:rsid w:val="00030E52"/>
    <w:rsid w:val="00034B01"/>
    <w:rsid w:val="0003767A"/>
    <w:rsid w:val="0004083C"/>
    <w:rsid w:val="00040DCA"/>
    <w:rsid w:val="0005050E"/>
    <w:rsid w:val="000507DB"/>
    <w:rsid w:val="000528E1"/>
    <w:rsid w:val="00053864"/>
    <w:rsid w:val="00053A2D"/>
    <w:rsid w:val="00054AE4"/>
    <w:rsid w:val="0005552E"/>
    <w:rsid w:val="00057019"/>
    <w:rsid w:val="00061FE3"/>
    <w:rsid w:val="00062DC0"/>
    <w:rsid w:val="00062DD0"/>
    <w:rsid w:val="000709F0"/>
    <w:rsid w:val="00071B6F"/>
    <w:rsid w:val="0007259D"/>
    <w:rsid w:val="000765BD"/>
    <w:rsid w:val="00077456"/>
    <w:rsid w:val="00080390"/>
    <w:rsid w:val="00081031"/>
    <w:rsid w:val="00081828"/>
    <w:rsid w:val="00082CDC"/>
    <w:rsid w:val="00082DF0"/>
    <w:rsid w:val="000830BB"/>
    <w:rsid w:val="00084891"/>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76F6"/>
    <w:rsid w:val="000B02F0"/>
    <w:rsid w:val="000B33F1"/>
    <w:rsid w:val="000B38B5"/>
    <w:rsid w:val="000B6DFB"/>
    <w:rsid w:val="000C0CD6"/>
    <w:rsid w:val="000C2830"/>
    <w:rsid w:val="000C3AAD"/>
    <w:rsid w:val="000C488D"/>
    <w:rsid w:val="000C6134"/>
    <w:rsid w:val="000D013B"/>
    <w:rsid w:val="000D0D54"/>
    <w:rsid w:val="000D2608"/>
    <w:rsid w:val="000D420D"/>
    <w:rsid w:val="000D4CA6"/>
    <w:rsid w:val="000D5744"/>
    <w:rsid w:val="000D735B"/>
    <w:rsid w:val="000E00FC"/>
    <w:rsid w:val="000E099A"/>
    <w:rsid w:val="000E1209"/>
    <w:rsid w:val="000E15DA"/>
    <w:rsid w:val="000E25B7"/>
    <w:rsid w:val="000E4AF6"/>
    <w:rsid w:val="000E55FE"/>
    <w:rsid w:val="000E5B82"/>
    <w:rsid w:val="000F08E3"/>
    <w:rsid w:val="000F11C2"/>
    <w:rsid w:val="000F13A0"/>
    <w:rsid w:val="000F2BED"/>
    <w:rsid w:val="000F41D5"/>
    <w:rsid w:val="000F7C56"/>
    <w:rsid w:val="001002CD"/>
    <w:rsid w:val="00101389"/>
    <w:rsid w:val="00101749"/>
    <w:rsid w:val="00104EF8"/>
    <w:rsid w:val="00112458"/>
    <w:rsid w:val="00112AC7"/>
    <w:rsid w:val="00112C02"/>
    <w:rsid w:val="00113206"/>
    <w:rsid w:val="00114440"/>
    <w:rsid w:val="001168A7"/>
    <w:rsid w:val="00116C96"/>
    <w:rsid w:val="001208AA"/>
    <w:rsid w:val="00122EB8"/>
    <w:rsid w:val="00123C06"/>
    <w:rsid w:val="00123E0A"/>
    <w:rsid w:val="001261AF"/>
    <w:rsid w:val="001267BA"/>
    <w:rsid w:val="001270E2"/>
    <w:rsid w:val="001316D5"/>
    <w:rsid w:val="0013500A"/>
    <w:rsid w:val="0013659A"/>
    <w:rsid w:val="00137C8C"/>
    <w:rsid w:val="00142678"/>
    <w:rsid w:val="001430E4"/>
    <w:rsid w:val="00145636"/>
    <w:rsid w:val="00145994"/>
    <w:rsid w:val="0014602D"/>
    <w:rsid w:val="00146326"/>
    <w:rsid w:val="00150008"/>
    <w:rsid w:val="001530B0"/>
    <w:rsid w:val="00155A0D"/>
    <w:rsid w:val="001603C7"/>
    <w:rsid w:val="00160B20"/>
    <w:rsid w:val="00163A01"/>
    <w:rsid w:val="00163EA2"/>
    <w:rsid w:val="00165187"/>
    <w:rsid w:val="001727A2"/>
    <w:rsid w:val="00174CE4"/>
    <w:rsid w:val="00175076"/>
    <w:rsid w:val="00176AC4"/>
    <w:rsid w:val="001831FB"/>
    <w:rsid w:val="001835B4"/>
    <w:rsid w:val="00183F4F"/>
    <w:rsid w:val="00184D7A"/>
    <w:rsid w:val="001853AD"/>
    <w:rsid w:val="00185FB9"/>
    <w:rsid w:val="00187FB9"/>
    <w:rsid w:val="00191BFC"/>
    <w:rsid w:val="001946EF"/>
    <w:rsid w:val="00194980"/>
    <w:rsid w:val="0019529A"/>
    <w:rsid w:val="00195ED3"/>
    <w:rsid w:val="001A030E"/>
    <w:rsid w:val="001A1178"/>
    <w:rsid w:val="001A33B6"/>
    <w:rsid w:val="001A4A8D"/>
    <w:rsid w:val="001B05E5"/>
    <w:rsid w:val="001B0AD9"/>
    <w:rsid w:val="001B0B17"/>
    <w:rsid w:val="001B11AF"/>
    <w:rsid w:val="001B21E0"/>
    <w:rsid w:val="001B2DD8"/>
    <w:rsid w:val="001B370A"/>
    <w:rsid w:val="001B4934"/>
    <w:rsid w:val="001B4D40"/>
    <w:rsid w:val="001B6278"/>
    <w:rsid w:val="001B62FD"/>
    <w:rsid w:val="001C1B67"/>
    <w:rsid w:val="001C2A40"/>
    <w:rsid w:val="001C2F70"/>
    <w:rsid w:val="001C340A"/>
    <w:rsid w:val="001C6AD6"/>
    <w:rsid w:val="001C6EAF"/>
    <w:rsid w:val="001C7F7C"/>
    <w:rsid w:val="001D3973"/>
    <w:rsid w:val="001D4C2E"/>
    <w:rsid w:val="001D5657"/>
    <w:rsid w:val="001D5707"/>
    <w:rsid w:val="001D604C"/>
    <w:rsid w:val="001D690C"/>
    <w:rsid w:val="001E0518"/>
    <w:rsid w:val="001E1FFE"/>
    <w:rsid w:val="001E25FB"/>
    <w:rsid w:val="001E77C1"/>
    <w:rsid w:val="001F08B2"/>
    <w:rsid w:val="001F151A"/>
    <w:rsid w:val="001F4522"/>
    <w:rsid w:val="001F473F"/>
    <w:rsid w:val="001F4E65"/>
    <w:rsid w:val="001F58CD"/>
    <w:rsid w:val="001F671D"/>
    <w:rsid w:val="001F6B59"/>
    <w:rsid w:val="00200F72"/>
    <w:rsid w:val="002025BB"/>
    <w:rsid w:val="002025E0"/>
    <w:rsid w:val="0020307E"/>
    <w:rsid w:val="002036EA"/>
    <w:rsid w:val="00203C34"/>
    <w:rsid w:val="002045DB"/>
    <w:rsid w:val="00205ADC"/>
    <w:rsid w:val="00207E34"/>
    <w:rsid w:val="002119FA"/>
    <w:rsid w:val="002137B8"/>
    <w:rsid w:val="0021385F"/>
    <w:rsid w:val="0021563F"/>
    <w:rsid w:val="00220C4B"/>
    <w:rsid w:val="00221D2E"/>
    <w:rsid w:val="00222AE9"/>
    <w:rsid w:val="00223344"/>
    <w:rsid w:val="0022358E"/>
    <w:rsid w:val="00224299"/>
    <w:rsid w:val="00224FA3"/>
    <w:rsid w:val="002256E4"/>
    <w:rsid w:val="00231159"/>
    <w:rsid w:val="00232434"/>
    <w:rsid w:val="002368D8"/>
    <w:rsid w:val="00240E62"/>
    <w:rsid w:val="002411EE"/>
    <w:rsid w:val="00242178"/>
    <w:rsid w:val="002452BD"/>
    <w:rsid w:val="00247103"/>
    <w:rsid w:val="00251200"/>
    <w:rsid w:val="0025276C"/>
    <w:rsid w:val="002540B1"/>
    <w:rsid w:val="0025757C"/>
    <w:rsid w:val="0026021B"/>
    <w:rsid w:val="00260749"/>
    <w:rsid w:val="00260905"/>
    <w:rsid w:val="00261D3C"/>
    <w:rsid w:val="00264491"/>
    <w:rsid w:val="00264ED4"/>
    <w:rsid w:val="00264F7C"/>
    <w:rsid w:val="00265443"/>
    <w:rsid w:val="002654CF"/>
    <w:rsid w:val="00266F94"/>
    <w:rsid w:val="002670FB"/>
    <w:rsid w:val="00273890"/>
    <w:rsid w:val="00274A25"/>
    <w:rsid w:val="00276112"/>
    <w:rsid w:val="00276A37"/>
    <w:rsid w:val="0028102F"/>
    <w:rsid w:val="002832AE"/>
    <w:rsid w:val="002854F5"/>
    <w:rsid w:val="0028681B"/>
    <w:rsid w:val="00286FCB"/>
    <w:rsid w:val="00286FFB"/>
    <w:rsid w:val="002873EC"/>
    <w:rsid w:val="0028765D"/>
    <w:rsid w:val="00287675"/>
    <w:rsid w:val="00290BA5"/>
    <w:rsid w:val="00292470"/>
    <w:rsid w:val="00292C89"/>
    <w:rsid w:val="00294188"/>
    <w:rsid w:val="00294232"/>
    <w:rsid w:val="00294E71"/>
    <w:rsid w:val="00295ADF"/>
    <w:rsid w:val="002A1B29"/>
    <w:rsid w:val="002A1C84"/>
    <w:rsid w:val="002A2AE3"/>
    <w:rsid w:val="002A32C0"/>
    <w:rsid w:val="002A337A"/>
    <w:rsid w:val="002A3C72"/>
    <w:rsid w:val="002A666C"/>
    <w:rsid w:val="002A6C20"/>
    <w:rsid w:val="002B016B"/>
    <w:rsid w:val="002B061E"/>
    <w:rsid w:val="002B44DF"/>
    <w:rsid w:val="002B4DE9"/>
    <w:rsid w:val="002B53D4"/>
    <w:rsid w:val="002B7EBA"/>
    <w:rsid w:val="002C0260"/>
    <w:rsid w:val="002C3D09"/>
    <w:rsid w:val="002C7ED6"/>
    <w:rsid w:val="002D0949"/>
    <w:rsid w:val="002D2087"/>
    <w:rsid w:val="002D47C2"/>
    <w:rsid w:val="002D4955"/>
    <w:rsid w:val="002D5ED5"/>
    <w:rsid w:val="002D6D63"/>
    <w:rsid w:val="002D7992"/>
    <w:rsid w:val="002E0968"/>
    <w:rsid w:val="002E2B22"/>
    <w:rsid w:val="002E2BA8"/>
    <w:rsid w:val="002E5D66"/>
    <w:rsid w:val="002E625A"/>
    <w:rsid w:val="002E6A40"/>
    <w:rsid w:val="002F46E4"/>
    <w:rsid w:val="002F6390"/>
    <w:rsid w:val="002F6983"/>
    <w:rsid w:val="002F7380"/>
    <w:rsid w:val="0030053D"/>
    <w:rsid w:val="003005D8"/>
    <w:rsid w:val="00302129"/>
    <w:rsid w:val="003037B8"/>
    <w:rsid w:val="00307060"/>
    <w:rsid w:val="0031043F"/>
    <w:rsid w:val="003119BC"/>
    <w:rsid w:val="0031211A"/>
    <w:rsid w:val="00312DB7"/>
    <w:rsid w:val="00313522"/>
    <w:rsid w:val="003137E9"/>
    <w:rsid w:val="00313836"/>
    <w:rsid w:val="003157C1"/>
    <w:rsid w:val="00320B30"/>
    <w:rsid w:val="00320F2F"/>
    <w:rsid w:val="003248B8"/>
    <w:rsid w:val="00325643"/>
    <w:rsid w:val="00326D0C"/>
    <w:rsid w:val="00331982"/>
    <w:rsid w:val="003336A3"/>
    <w:rsid w:val="00333E7A"/>
    <w:rsid w:val="00334AC9"/>
    <w:rsid w:val="003355AC"/>
    <w:rsid w:val="00336060"/>
    <w:rsid w:val="0034132A"/>
    <w:rsid w:val="003422B9"/>
    <w:rsid w:val="003431DE"/>
    <w:rsid w:val="003447E6"/>
    <w:rsid w:val="00344802"/>
    <w:rsid w:val="003459AD"/>
    <w:rsid w:val="00352DB3"/>
    <w:rsid w:val="0035306C"/>
    <w:rsid w:val="00354AAB"/>
    <w:rsid w:val="00354C4F"/>
    <w:rsid w:val="0035574C"/>
    <w:rsid w:val="00355751"/>
    <w:rsid w:val="00355A74"/>
    <w:rsid w:val="00356569"/>
    <w:rsid w:val="003574BB"/>
    <w:rsid w:val="00357B02"/>
    <w:rsid w:val="00362AD5"/>
    <w:rsid w:val="00362E16"/>
    <w:rsid w:val="003636E9"/>
    <w:rsid w:val="0036451B"/>
    <w:rsid w:val="00365B42"/>
    <w:rsid w:val="00370459"/>
    <w:rsid w:val="003707EF"/>
    <w:rsid w:val="00370CDF"/>
    <w:rsid w:val="0037164B"/>
    <w:rsid w:val="00371AF7"/>
    <w:rsid w:val="003726B8"/>
    <w:rsid w:val="00375242"/>
    <w:rsid w:val="00375758"/>
    <w:rsid w:val="00377E1D"/>
    <w:rsid w:val="00380387"/>
    <w:rsid w:val="00381500"/>
    <w:rsid w:val="003822D1"/>
    <w:rsid w:val="00383EF9"/>
    <w:rsid w:val="003853DA"/>
    <w:rsid w:val="003858FF"/>
    <w:rsid w:val="00386AD4"/>
    <w:rsid w:val="003873E9"/>
    <w:rsid w:val="00390BF1"/>
    <w:rsid w:val="00394664"/>
    <w:rsid w:val="00394FB7"/>
    <w:rsid w:val="0039586F"/>
    <w:rsid w:val="00396632"/>
    <w:rsid w:val="003A089C"/>
    <w:rsid w:val="003A1281"/>
    <w:rsid w:val="003A39D0"/>
    <w:rsid w:val="003A3B63"/>
    <w:rsid w:val="003A3EA2"/>
    <w:rsid w:val="003A6472"/>
    <w:rsid w:val="003A66D7"/>
    <w:rsid w:val="003B062E"/>
    <w:rsid w:val="003B1545"/>
    <w:rsid w:val="003B34E7"/>
    <w:rsid w:val="003B5E37"/>
    <w:rsid w:val="003B7ED3"/>
    <w:rsid w:val="003C24E0"/>
    <w:rsid w:val="003C26A4"/>
    <w:rsid w:val="003C556B"/>
    <w:rsid w:val="003C5D87"/>
    <w:rsid w:val="003D2059"/>
    <w:rsid w:val="003D3529"/>
    <w:rsid w:val="003D3599"/>
    <w:rsid w:val="003D40FA"/>
    <w:rsid w:val="003D4CAD"/>
    <w:rsid w:val="003D5745"/>
    <w:rsid w:val="003D62AA"/>
    <w:rsid w:val="003D69A7"/>
    <w:rsid w:val="003D742E"/>
    <w:rsid w:val="003D7A56"/>
    <w:rsid w:val="003E0893"/>
    <w:rsid w:val="003E3D5E"/>
    <w:rsid w:val="003E4270"/>
    <w:rsid w:val="003E4A16"/>
    <w:rsid w:val="003E66E6"/>
    <w:rsid w:val="003F59F2"/>
    <w:rsid w:val="003F5EDB"/>
    <w:rsid w:val="003F6634"/>
    <w:rsid w:val="003F6F15"/>
    <w:rsid w:val="003F7E59"/>
    <w:rsid w:val="00400313"/>
    <w:rsid w:val="00400E0D"/>
    <w:rsid w:val="00401E36"/>
    <w:rsid w:val="00403E87"/>
    <w:rsid w:val="00404897"/>
    <w:rsid w:val="00404E84"/>
    <w:rsid w:val="00405737"/>
    <w:rsid w:val="00411510"/>
    <w:rsid w:val="0041241B"/>
    <w:rsid w:val="00412C08"/>
    <w:rsid w:val="00416B9D"/>
    <w:rsid w:val="004174A4"/>
    <w:rsid w:val="004205B0"/>
    <w:rsid w:val="004206FF"/>
    <w:rsid w:val="00420B06"/>
    <w:rsid w:val="00420C5A"/>
    <w:rsid w:val="00421659"/>
    <w:rsid w:val="00422F53"/>
    <w:rsid w:val="00423839"/>
    <w:rsid w:val="00425B52"/>
    <w:rsid w:val="00426E17"/>
    <w:rsid w:val="004301D0"/>
    <w:rsid w:val="00431C4E"/>
    <w:rsid w:val="00432064"/>
    <w:rsid w:val="0043216E"/>
    <w:rsid w:val="004339FB"/>
    <w:rsid w:val="00433E95"/>
    <w:rsid w:val="00434431"/>
    <w:rsid w:val="00435276"/>
    <w:rsid w:val="00437CCE"/>
    <w:rsid w:val="00440303"/>
    <w:rsid w:val="004403A6"/>
    <w:rsid w:val="00440824"/>
    <w:rsid w:val="004415E5"/>
    <w:rsid w:val="00442C4A"/>
    <w:rsid w:val="004430FF"/>
    <w:rsid w:val="0044487C"/>
    <w:rsid w:val="00444A9B"/>
    <w:rsid w:val="0044609A"/>
    <w:rsid w:val="004464DF"/>
    <w:rsid w:val="004509FE"/>
    <w:rsid w:val="00452B54"/>
    <w:rsid w:val="00452C27"/>
    <w:rsid w:val="00452C5C"/>
    <w:rsid w:val="00453217"/>
    <w:rsid w:val="00453923"/>
    <w:rsid w:val="004540B2"/>
    <w:rsid w:val="00454BF6"/>
    <w:rsid w:val="00455666"/>
    <w:rsid w:val="00462713"/>
    <w:rsid w:val="00465985"/>
    <w:rsid w:val="00466BD4"/>
    <w:rsid w:val="0046771E"/>
    <w:rsid w:val="00471912"/>
    <w:rsid w:val="004722B6"/>
    <w:rsid w:val="00476662"/>
    <w:rsid w:val="00481CD5"/>
    <w:rsid w:val="004836F7"/>
    <w:rsid w:val="004845F3"/>
    <w:rsid w:val="00484E22"/>
    <w:rsid w:val="00487A25"/>
    <w:rsid w:val="00490BA3"/>
    <w:rsid w:val="00490E5B"/>
    <w:rsid w:val="00492672"/>
    <w:rsid w:val="00494430"/>
    <w:rsid w:val="00495738"/>
    <w:rsid w:val="00495DE2"/>
    <w:rsid w:val="00497422"/>
    <w:rsid w:val="00497A81"/>
    <w:rsid w:val="00497C49"/>
    <w:rsid w:val="00497F79"/>
    <w:rsid w:val="004A0865"/>
    <w:rsid w:val="004A696F"/>
    <w:rsid w:val="004A69E1"/>
    <w:rsid w:val="004B13D4"/>
    <w:rsid w:val="004B14B9"/>
    <w:rsid w:val="004B3BCD"/>
    <w:rsid w:val="004B51E4"/>
    <w:rsid w:val="004B7692"/>
    <w:rsid w:val="004B7760"/>
    <w:rsid w:val="004C0CFD"/>
    <w:rsid w:val="004C14D4"/>
    <w:rsid w:val="004C1957"/>
    <w:rsid w:val="004C1FFB"/>
    <w:rsid w:val="004C2D47"/>
    <w:rsid w:val="004C4D2A"/>
    <w:rsid w:val="004C65DA"/>
    <w:rsid w:val="004C703A"/>
    <w:rsid w:val="004D105C"/>
    <w:rsid w:val="004D1B2E"/>
    <w:rsid w:val="004D1C6F"/>
    <w:rsid w:val="004D1D9B"/>
    <w:rsid w:val="004D26C4"/>
    <w:rsid w:val="004D3218"/>
    <w:rsid w:val="004D7616"/>
    <w:rsid w:val="004E006E"/>
    <w:rsid w:val="004E00DA"/>
    <w:rsid w:val="004E1D60"/>
    <w:rsid w:val="004E3C78"/>
    <w:rsid w:val="004E4A58"/>
    <w:rsid w:val="004E5C3A"/>
    <w:rsid w:val="004F07BC"/>
    <w:rsid w:val="004F3F6E"/>
    <w:rsid w:val="004F5D28"/>
    <w:rsid w:val="004F618E"/>
    <w:rsid w:val="004F74D9"/>
    <w:rsid w:val="004F7F46"/>
    <w:rsid w:val="00500159"/>
    <w:rsid w:val="0050123E"/>
    <w:rsid w:val="005012C7"/>
    <w:rsid w:val="0050226D"/>
    <w:rsid w:val="0050276C"/>
    <w:rsid w:val="005027C5"/>
    <w:rsid w:val="00502B3A"/>
    <w:rsid w:val="005035B0"/>
    <w:rsid w:val="005035CC"/>
    <w:rsid w:val="00504785"/>
    <w:rsid w:val="00504E86"/>
    <w:rsid w:val="0050727B"/>
    <w:rsid w:val="0051080C"/>
    <w:rsid w:val="00510A29"/>
    <w:rsid w:val="005114C9"/>
    <w:rsid w:val="0051473D"/>
    <w:rsid w:val="0051475C"/>
    <w:rsid w:val="0051476B"/>
    <w:rsid w:val="00514BAE"/>
    <w:rsid w:val="00514F51"/>
    <w:rsid w:val="00515896"/>
    <w:rsid w:val="005203AB"/>
    <w:rsid w:val="00521F4E"/>
    <w:rsid w:val="00523434"/>
    <w:rsid w:val="005238B9"/>
    <w:rsid w:val="00523910"/>
    <w:rsid w:val="00523C24"/>
    <w:rsid w:val="005258E3"/>
    <w:rsid w:val="00526495"/>
    <w:rsid w:val="00527134"/>
    <w:rsid w:val="0052713B"/>
    <w:rsid w:val="00527246"/>
    <w:rsid w:val="005333E6"/>
    <w:rsid w:val="00533A0D"/>
    <w:rsid w:val="00533CAB"/>
    <w:rsid w:val="00535A14"/>
    <w:rsid w:val="00535B25"/>
    <w:rsid w:val="00536183"/>
    <w:rsid w:val="005368DF"/>
    <w:rsid w:val="00537945"/>
    <w:rsid w:val="00537BBF"/>
    <w:rsid w:val="005406CF"/>
    <w:rsid w:val="0054135E"/>
    <w:rsid w:val="00541566"/>
    <w:rsid w:val="00543183"/>
    <w:rsid w:val="005440A6"/>
    <w:rsid w:val="00545AC3"/>
    <w:rsid w:val="00546611"/>
    <w:rsid w:val="00547107"/>
    <w:rsid w:val="00547D3E"/>
    <w:rsid w:val="005512E5"/>
    <w:rsid w:val="0055143A"/>
    <w:rsid w:val="00552336"/>
    <w:rsid w:val="00561A49"/>
    <w:rsid w:val="00564BF3"/>
    <w:rsid w:val="005653FE"/>
    <w:rsid w:val="00565AEA"/>
    <w:rsid w:val="00570D34"/>
    <w:rsid w:val="00572046"/>
    <w:rsid w:val="005724D9"/>
    <w:rsid w:val="005731E2"/>
    <w:rsid w:val="005745E3"/>
    <w:rsid w:val="0057471C"/>
    <w:rsid w:val="00580718"/>
    <w:rsid w:val="005814A8"/>
    <w:rsid w:val="00581C9F"/>
    <w:rsid w:val="00581CC3"/>
    <w:rsid w:val="0058274E"/>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37FB"/>
    <w:rsid w:val="005A5426"/>
    <w:rsid w:val="005A5C46"/>
    <w:rsid w:val="005A7D71"/>
    <w:rsid w:val="005B0120"/>
    <w:rsid w:val="005B16AD"/>
    <w:rsid w:val="005B1B6F"/>
    <w:rsid w:val="005B534C"/>
    <w:rsid w:val="005B5472"/>
    <w:rsid w:val="005B63FD"/>
    <w:rsid w:val="005C1683"/>
    <w:rsid w:val="005C2F4A"/>
    <w:rsid w:val="005C702C"/>
    <w:rsid w:val="005D02F8"/>
    <w:rsid w:val="005D076A"/>
    <w:rsid w:val="005D0F83"/>
    <w:rsid w:val="005D3BD8"/>
    <w:rsid w:val="005D4B73"/>
    <w:rsid w:val="005D52EA"/>
    <w:rsid w:val="005D710F"/>
    <w:rsid w:val="005E068A"/>
    <w:rsid w:val="005E1255"/>
    <w:rsid w:val="005E23E2"/>
    <w:rsid w:val="005E403B"/>
    <w:rsid w:val="005F1589"/>
    <w:rsid w:val="005F1B10"/>
    <w:rsid w:val="005F28C4"/>
    <w:rsid w:val="005F2923"/>
    <w:rsid w:val="005F4609"/>
    <w:rsid w:val="005F7B4A"/>
    <w:rsid w:val="00600877"/>
    <w:rsid w:val="00605BD5"/>
    <w:rsid w:val="00606C59"/>
    <w:rsid w:val="00610AA7"/>
    <w:rsid w:val="00612A81"/>
    <w:rsid w:val="00612F63"/>
    <w:rsid w:val="0061337F"/>
    <w:rsid w:val="00614902"/>
    <w:rsid w:val="00615A0F"/>
    <w:rsid w:val="00615B08"/>
    <w:rsid w:val="006162A6"/>
    <w:rsid w:val="006224F1"/>
    <w:rsid w:val="00622820"/>
    <w:rsid w:val="00622AE1"/>
    <w:rsid w:val="00624F63"/>
    <w:rsid w:val="00626D8E"/>
    <w:rsid w:val="006307C5"/>
    <w:rsid w:val="00630DD4"/>
    <w:rsid w:val="006317C4"/>
    <w:rsid w:val="0063259E"/>
    <w:rsid w:val="00633341"/>
    <w:rsid w:val="00633CD8"/>
    <w:rsid w:val="00634F41"/>
    <w:rsid w:val="00635BD6"/>
    <w:rsid w:val="0064210B"/>
    <w:rsid w:val="006424EB"/>
    <w:rsid w:val="006439FC"/>
    <w:rsid w:val="006445A6"/>
    <w:rsid w:val="00650651"/>
    <w:rsid w:val="00655B69"/>
    <w:rsid w:val="006560E1"/>
    <w:rsid w:val="006611CE"/>
    <w:rsid w:val="00661A84"/>
    <w:rsid w:val="00661F6C"/>
    <w:rsid w:val="00664898"/>
    <w:rsid w:val="00664A45"/>
    <w:rsid w:val="006655B0"/>
    <w:rsid w:val="0066725B"/>
    <w:rsid w:val="0067055D"/>
    <w:rsid w:val="0067441D"/>
    <w:rsid w:val="00675FC0"/>
    <w:rsid w:val="00676988"/>
    <w:rsid w:val="00680822"/>
    <w:rsid w:val="00681BA8"/>
    <w:rsid w:val="006859B2"/>
    <w:rsid w:val="00686488"/>
    <w:rsid w:val="0068694A"/>
    <w:rsid w:val="00690509"/>
    <w:rsid w:val="006909EA"/>
    <w:rsid w:val="006933E1"/>
    <w:rsid w:val="0069392F"/>
    <w:rsid w:val="0069402C"/>
    <w:rsid w:val="0069476B"/>
    <w:rsid w:val="00694CE2"/>
    <w:rsid w:val="00697184"/>
    <w:rsid w:val="00697558"/>
    <w:rsid w:val="006A1782"/>
    <w:rsid w:val="006A2D09"/>
    <w:rsid w:val="006A3EAB"/>
    <w:rsid w:val="006A4598"/>
    <w:rsid w:val="006A4CA7"/>
    <w:rsid w:val="006A59CA"/>
    <w:rsid w:val="006B0FCD"/>
    <w:rsid w:val="006B482A"/>
    <w:rsid w:val="006B4C23"/>
    <w:rsid w:val="006B65EB"/>
    <w:rsid w:val="006C0FD6"/>
    <w:rsid w:val="006C1014"/>
    <w:rsid w:val="006C25C1"/>
    <w:rsid w:val="006C311F"/>
    <w:rsid w:val="006C504D"/>
    <w:rsid w:val="006C566E"/>
    <w:rsid w:val="006C68C7"/>
    <w:rsid w:val="006D07F4"/>
    <w:rsid w:val="006D08E3"/>
    <w:rsid w:val="006D0D55"/>
    <w:rsid w:val="006D1027"/>
    <w:rsid w:val="006D4823"/>
    <w:rsid w:val="006D4AF1"/>
    <w:rsid w:val="006D54A5"/>
    <w:rsid w:val="006E0AFA"/>
    <w:rsid w:val="006E1BC6"/>
    <w:rsid w:val="006E2354"/>
    <w:rsid w:val="006E2F6F"/>
    <w:rsid w:val="006E5919"/>
    <w:rsid w:val="006E6DBC"/>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4F7"/>
    <w:rsid w:val="00711663"/>
    <w:rsid w:val="00716E8A"/>
    <w:rsid w:val="00716EB7"/>
    <w:rsid w:val="00720799"/>
    <w:rsid w:val="00722C7F"/>
    <w:rsid w:val="00726C3C"/>
    <w:rsid w:val="00727012"/>
    <w:rsid w:val="007303AF"/>
    <w:rsid w:val="007305AF"/>
    <w:rsid w:val="0073108B"/>
    <w:rsid w:val="007319AD"/>
    <w:rsid w:val="0073243D"/>
    <w:rsid w:val="007332EA"/>
    <w:rsid w:val="00736A67"/>
    <w:rsid w:val="0073766A"/>
    <w:rsid w:val="00737A47"/>
    <w:rsid w:val="0074136F"/>
    <w:rsid w:val="007419DC"/>
    <w:rsid w:val="00741D94"/>
    <w:rsid w:val="00742068"/>
    <w:rsid w:val="007426B4"/>
    <w:rsid w:val="00742E7D"/>
    <w:rsid w:val="0074458E"/>
    <w:rsid w:val="00745083"/>
    <w:rsid w:val="00745341"/>
    <w:rsid w:val="007456C6"/>
    <w:rsid w:val="007459F9"/>
    <w:rsid w:val="007462B7"/>
    <w:rsid w:val="00746F9F"/>
    <w:rsid w:val="007503EA"/>
    <w:rsid w:val="007507F8"/>
    <w:rsid w:val="00750DB6"/>
    <w:rsid w:val="00751E52"/>
    <w:rsid w:val="00752815"/>
    <w:rsid w:val="00753610"/>
    <w:rsid w:val="0075465A"/>
    <w:rsid w:val="00754B05"/>
    <w:rsid w:val="00754FC0"/>
    <w:rsid w:val="007572FF"/>
    <w:rsid w:val="00763813"/>
    <w:rsid w:val="007639A2"/>
    <w:rsid w:val="00764605"/>
    <w:rsid w:val="007655C4"/>
    <w:rsid w:val="0076681B"/>
    <w:rsid w:val="0077143A"/>
    <w:rsid w:val="00772943"/>
    <w:rsid w:val="00774076"/>
    <w:rsid w:val="00774630"/>
    <w:rsid w:val="00774834"/>
    <w:rsid w:val="00780868"/>
    <w:rsid w:val="0078480E"/>
    <w:rsid w:val="007855A9"/>
    <w:rsid w:val="007908D7"/>
    <w:rsid w:val="00791AAD"/>
    <w:rsid w:val="00792DB9"/>
    <w:rsid w:val="00795857"/>
    <w:rsid w:val="00795FB1"/>
    <w:rsid w:val="007A00D0"/>
    <w:rsid w:val="007A16DD"/>
    <w:rsid w:val="007A1A3B"/>
    <w:rsid w:val="007A1E86"/>
    <w:rsid w:val="007A41E8"/>
    <w:rsid w:val="007A582B"/>
    <w:rsid w:val="007A5ABD"/>
    <w:rsid w:val="007A67B3"/>
    <w:rsid w:val="007A67C9"/>
    <w:rsid w:val="007B0C5C"/>
    <w:rsid w:val="007B0DB3"/>
    <w:rsid w:val="007B1F21"/>
    <w:rsid w:val="007B2430"/>
    <w:rsid w:val="007B2A97"/>
    <w:rsid w:val="007B3C00"/>
    <w:rsid w:val="007B5D15"/>
    <w:rsid w:val="007B6E6A"/>
    <w:rsid w:val="007B7BDC"/>
    <w:rsid w:val="007C2A3A"/>
    <w:rsid w:val="007C5108"/>
    <w:rsid w:val="007C6150"/>
    <w:rsid w:val="007C65AE"/>
    <w:rsid w:val="007C7567"/>
    <w:rsid w:val="007D0EA2"/>
    <w:rsid w:val="007D23FD"/>
    <w:rsid w:val="007D2B24"/>
    <w:rsid w:val="007D2BF8"/>
    <w:rsid w:val="007D2C0C"/>
    <w:rsid w:val="007D313D"/>
    <w:rsid w:val="007D3593"/>
    <w:rsid w:val="007D45E1"/>
    <w:rsid w:val="007D698C"/>
    <w:rsid w:val="007D6B82"/>
    <w:rsid w:val="007D7955"/>
    <w:rsid w:val="007E3447"/>
    <w:rsid w:val="007E3B6D"/>
    <w:rsid w:val="007E4994"/>
    <w:rsid w:val="007E5FCA"/>
    <w:rsid w:val="007E71F3"/>
    <w:rsid w:val="007E7FE0"/>
    <w:rsid w:val="007F09D4"/>
    <w:rsid w:val="007F0E1E"/>
    <w:rsid w:val="007F1178"/>
    <w:rsid w:val="007F2346"/>
    <w:rsid w:val="007F3847"/>
    <w:rsid w:val="007F3BF9"/>
    <w:rsid w:val="007F6638"/>
    <w:rsid w:val="007F715E"/>
    <w:rsid w:val="007F73DC"/>
    <w:rsid w:val="00800A56"/>
    <w:rsid w:val="00802131"/>
    <w:rsid w:val="00803C47"/>
    <w:rsid w:val="008059BA"/>
    <w:rsid w:val="00805E6F"/>
    <w:rsid w:val="00806396"/>
    <w:rsid w:val="008072C2"/>
    <w:rsid w:val="00810A12"/>
    <w:rsid w:val="00813EF7"/>
    <w:rsid w:val="00815B05"/>
    <w:rsid w:val="00816E73"/>
    <w:rsid w:val="008175DE"/>
    <w:rsid w:val="008211D4"/>
    <w:rsid w:val="008225AD"/>
    <w:rsid w:val="00822C85"/>
    <w:rsid w:val="00823870"/>
    <w:rsid w:val="0082480A"/>
    <w:rsid w:val="008261B0"/>
    <w:rsid w:val="00827752"/>
    <w:rsid w:val="00827DA2"/>
    <w:rsid w:val="00832B43"/>
    <w:rsid w:val="00835382"/>
    <w:rsid w:val="0084309D"/>
    <w:rsid w:val="0084361F"/>
    <w:rsid w:val="0084505F"/>
    <w:rsid w:val="008455D5"/>
    <w:rsid w:val="008470F5"/>
    <w:rsid w:val="00847C19"/>
    <w:rsid w:val="00847CA7"/>
    <w:rsid w:val="00847E96"/>
    <w:rsid w:val="00850BE5"/>
    <w:rsid w:val="008533B4"/>
    <w:rsid w:val="00855574"/>
    <w:rsid w:val="0085620D"/>
    <w:rsid w:val="00857F40"/>
    <w:rsid w:val="00860199"/>
    <w:rsid w:val="00863834"/>
    <w:rsid w:val="0086426E"/>
    <w:rsid w:val="0086590A"/>
    <w:rsid w:val="00865E03"/>
    <w:rsid w:val="008670F6"/>
    <w:rsid w:val="00867EE7"/>
    <w:rsid w:val="00870423"/>
    <w:rsid w:val="0087363F"/>
    <w:rsid w:val="00874359"/>
    <w:rsid w:val="00874FD7"/>
    <w:rsid w:val="00875601"/>
    <w:rsid w:val="00875989"/>
    <w:rsid w:val="00876019"/>
    <w:rsid w:val="008761CC"/>
    <w:rsid w:val="008814DF"/>
    <w:rsid w:val="00881C5A"/>
    <w:rsid w:val="00882478"/>
    <w:rsid w:val="0088311F"/>
    <w:rsid w:val="00884679"/>
    <w:rsid w:val="00884D6C"/>
    <w:rsid w:val="00885372"/>
    <w:rsid w:val="00885DE0"/>
    <w:rsid w:val="00885EFD"/>
    <w:rsid w:val="00887940"/>
    <w:rsid w:val="00887D14"/>
    <w:rsid w:val="00890DDF"/>
    <w:rsid w:val="008912E0"/>
    <w:rsid w:val="008948DD"/>
    <w:rsid w:val="00894F0A"/>
    <w:rsid w:val="00895184"/>
    <w:rsid w:val="00897A09"/>
    <w:rsid w:val="008A0557"/>
    <w:rsid w:val="008A30BD"/>
    <w:rsid w:val="008A3658"/>
    <w:rsid w:val="008A4CCF"/>
    <w:rsid w:val="008A6DCE"/>
    <w:rsid w:val="008B18CD"/>
    <w:rsid w:val="008C2681"/>
    <w:rsid w:val="008C3339"/>
    <w:rsid w:val="008C366E"/>
    <w:rsid w:val="008C37FB"/>
    <w:rsid w:val="008C7384"/>
    <w:rsid w:val="008D2705"/>
    <w:rsid w:val="008E1088"/>
    <w:rsid w:val="008E1863"/>
    <w:rsid w:val="008E26AA"/>
    <w:rsid w:val="008E33A5"/>
    <w:rsid w:val="008E6BBB"/>
    <w:rsid w:val="008E7AF7"/>
    <w:rsid w:val="008F0055"/>
    <w:rsid w:val="008F190F"/>
    <w:rsid w:val="008F1962"/>
    <w:rsid w:val="008F2229"/>
    <w:rsid w:val="008F2D44"/>
    <w:rsid w:val="008F357E"/>
    <w:rsid w:val="008F7680"/>
    <w:rsid w:val="008F7AB1"/>
    <w:rsid w:val="00900C3A"/>
    <w:rsid w:val="00906A36"/>
    <w:rsid w:val="00913F3E"/>
    <w:rsid w:val="00913FF5"/>
    <w:rsid w:val="0091565B"/>
    <w:rsid w:val="00916DC9"/>
    <w:rsid w:val="00917313"/>
    <w:rsid w:val="009201C0"/>
    <w:rsid w:val="00920616"/>
    <w:rsid w:val="00920ED5"/>
    <w:rsid w:val="00921802"/>
    <w:rsid w:val="009262CA"/>
    <w:rsid w:val="00926C06"/>
    <w:rsid w:val="00926DA8"/>
    <w:rsid w:val="00930C11"/>
    <w:rsid w:val="00930E94"/>
    <w:rsid w:val="0093165F"/>
    <w:rsid w:val="009358CC"/>
    <w:rsid w:val="00936256"/>
    <w:rsid w:val="00940333"/>
    <w:rsid w:val="00940ED6"/>
    <w:rsid w:val="00941AB2"/>
    <w:rsid w:val="00943A05"/>
    <w:rsid w:val="00943D62"/>
    <w:rsid w:val="00944611"/>
    <w:rsid w:val="009506BF"/>
    <w:rsid w:val="00950E42"/>
    <w:rsid w:val="00952132"/>
    <w:rsid w:val="009532C7"/>
    <w:rsid w:val="00953EE2"/>
    <w:rsid w:val="00954587"/>
    <w:rsid w:val="00954D69"/>
    <w:rsid w:val="00956F52"/>
    <w:rsid w:val="009613FA"/>
    <w:rsid w:val="00961A24"/>
    <w:rsid w:val="00965309"/>
    <w:rsid w:val="0096534A"/>
    <w:rsid w:val="00966E4D"/>
    <w:rsid w:val="00967F0D"/>
    <w:rsid w:val="00972251"/>
    <w:rsid w:val="00976980"/>
    <w:rsid w:val="00981781"/>
    <w:rsid w:val="00982D40"/>
    <w:rsid w:val="00982EC7"/>
    <w:rsid w:val="009853DD"/>
    <w:rsid w:val="00985FE6"/>
    <w:rsid w:val="00986D2D"/>
    <w:rsid w:val="00990F3A"/>
    <w:rsid w:val="009916C3"/>
    <w:rsid w:val="00991D3D"/>
    <w:rsid w:val="00992CA2"/>
    <w:rsid w:val="00993A54"/>
    <w:rsid w:val="00993F0F"/>
    <w:rsid w:val="00993F69"/>
    <w:rsid w:val="00994953"/>
    <w:rsid w:val="0099602B"/>
    <w:rsid w:val="00997C3C"/>
    <w:rsid w:val="00997E24"/>
    <w:rsid w:val="009A1054"/>
    <w:rsid w:val="009A1B16"/>
    <w:rsid w:val="009A1E64"/>
    <w:rsid w:val="009A2161"/>
    <w:rsid w:val="009A27AD"/>
    <w:rsid w:val="009A4FA9"/>
    <w:rsid w:val="009A6062"/>
    <w:rsid w:val="009B210F"/>
    <w:rsid w:val="009B2674"/>
    <w:rsid w:val="009B3101"/>
    <w:rsid w:val="009B32B2"/>
    <w:rsid w:val="009B3CFA"/>
    <w:rsid w:val="009B3D4E"/>
    <w:rsid w:val="009B5263"/>
    <w:rsid w:val="009B57EF"/>
    <w:rsid w:val="009C3AD3"/>
    <w:rsid w:val="009C526E"/>
    <w:rsid w:val="009C5C91"/>
    <w:rsid w:val="009C5D72"/>
    <w:rsid w:val="009C76A4"/>
    <w:rsid w:val="009C7835"/>
    <w:rsid w:val="009C792E"/>
    <w:rsid w:val="009D056B"/>
    <w:rsid w:val="009D0E14"/>
    <w:rsid w:val="009D213E"/>
    <w:rsid w:val="009D451A"/>
    <w:rsid w:val="009D523E"/>
    <w:rsid w:val="009D59A0"/>
    <w:rsid w:val="009D773E"/>
    <w:rsid w:val="009E05BF"/>
    <w:rsid w:val="009E0A87"/>
    <w:rsid w:val="009E0B63"/>
    <w:rsid w:val="009E0BBB"/>
    <w:rsid w:val="009E3262"/>
    <w:rsid w:val="009E3355"/>
    <w:rsid w:val="009E45D3"/>
    <w:rsid w:val="009E50ED"/>
    <w:rsid w:val="009E5D1F"/>
    <w:rsid w:val="009F04EC"/>
    <w:rsid w:val="009F335D"/>
    <w:rsid w:val="009F456A"/>
    <w:rsid w:val="009F65BF"/>
    <w:rsid w:val="009F7978"/>
    <w:rsid w:val="00A013C7"/>
    <w:rsid w:val="00A014D5"/>
    <w:rsid w:val="00A01C09"/>
    <w:rsid w:val="00A05D54"/>
    <w:rsid w:val="00A15395"/>
    <w:rsid w:val="00A158C0"/>
    <w:rsid w:val="00A17123"/>
    <w:rsid w:val="00A20018"/>
    <w:rsid w:val="00A21C2A"/>
    <w:rsid w:val="00A21F5D"/>
    <w:rsid w:val="00A22A7D"/>
    <w:rsid w:val="00A23A4F"/>
    <w:rsid w:val="00A23D83"/>
    <w:rsid w:val="00A254F6"/>
    <w:rsid w:val="00A2565D"/>
    <w:rsid w:val="00A3236E"/>
    <w:rsid w:val="00A32E3C"/>
    <w:rsid w:val="00A344F0"/>
    <w:rsid w:val="00A3454C"/>
    <w:rsid w:val="00A36091"/>
    <w:rsid w:val="00A366CA"/>
    <w:rsid w:val="00A40F18"/>
    <w:rsid w:val="00A41393"/>
    <w:rsid w:val="00A41950"/>
    <w:rsid w:val="00A42326"/>
    <w:rsid w:val="00A42FCA"/>
    <w:rsid w:val="00A442D7"/>
    <w:rsid w:val="00A526C0"/>
    <w:rsid w:val="00A52C2B"/>
    <w:rsid w:val="00A53143"/>
    <w:rsid w:val="00A54887"/>
    <w:rsid w:val="00A556C1"/>
    <w:rsid w:val="00A5610C"/>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55AE"/>
    <w:rsid w:val="00A7642C"/>
    <w:rsid w:val="00A7748E"/>
    <w:rsid w:val="00A821A0"/>
    <w:rsid w:val="00A82DA6"/>
    <w:rsid w:val="00A83972"/>
    <w:rsid w:val="00A83ED9"/>
    <w:rsid w:val="00A85D69"/>
    <w:rsid w:val="00A86641"/>
    <w:rsid w:val="00A91754"/>
    <w:rsid w:val="00A917B9"/>
    <w:rsid w:val="00A93C86"/>
    <w:rsid w:val="00A94AA0"/>
    <w:rsid w:val="00A95C49"/>
    <w:rsid w:val="00A965F1"/>
    <w:rsid w:val="00A976D9"/>
    <w:rsid w:val="00A9775D"/>
    <w:rsid w:val="00AA0744"/>
    <w:rsid w:val="00AA0F1F"/>
    <w:rsid w:val="00AA30EE"/>
    <w:rsid w:val="00AA6ED9"/>
    <w:rsid w:val="00AA701D"/>
    <w:rsid w:val="00AB2E71"/>
    <w:rsid w:val="00AB41F9"/>
    <w:rsid w:val="00AB442C"/>
    <w:rsid w:val="00AB4885"/>
    <w:rsid w:val="00AB493B"/>
    <w:rsid w:val="00AB4C2B"/>
    <w:rsid w:val="00AB4FCF"/>
    <w:rsid w:val="00AB6924"/>
    <w:rsid w:val="00AB6D06"/>
    <w:rsid w:val="00AC060A"/>
    <w:rsid w:val="00AC1160"/>
    <w:rsid w:val="00AC2393"/>
    <w:rsid w:val="00AC27BE"/>
    <w:rsid w:val="00AC29B6"/>
    <w:rsid w:val="00AC2A1A"/>
    <w:rsid w:val="00AC2BE4"/>
    <w:rsid w:val="00AC2D12"/>
    <w:rsid w:val="00AC349E"/>
    <w:rsid w:val="00AC6619"/>
    <w:rsid w:val="00AC67D8"/>
    <w:rsid w:val="00AC6CB9"/>
    <w:rsid w:val="00AC6DC4"/>
    <w:rsid w:val="00AC7FCC"/>
    <w:rsid w:val="00AD16E1"/>
    <w:rsid w:val="00AD32FF"/>
    <w:rsid w:val="00AD35C6"/>
    <w:rsid w:val="00AD36C8"/>
    <w:rsid w:val="00AD3B7B"/>
    <w:rsid w:val="00AD56DE"/>
    <w:rsid w:val="00AD5FCE"/>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10049"/>
    <w:rsid w:val="00B10617"/>
    <w:rsid w:val="00B10861"/>
    <w:rsid w:val="00B13873"/>
    <w:rsid w:val="00B13FCB"/>
    <w:rsid w:val="00B15D14"/>
    <w:rsid w:val="00B1720F"/>
    <w:rsid w:val="00B1770C"/>
    <w:rsid w:val="00B208F3"/>
    <w:rsid w:val="00B21157"/>
    <w:rsid w:val="00B22C71"/>
    <w:rsid w:val="00B236C8"/>
    <w:rsid w:val="00B239C5"/>
    <w:rsid w:val="00B24265"/>
    <w:rsid w:val="00B27F4F"/>
    <w:rsid w:val="00B31F3C"/>
    <w:rsid w:val="00B3259F"/>
    <w:rsid w:val="00B35C21"/>
    <w:rsid w:val="00B35D98"/>
    <w:rsid w:val="00B37167"/>
    <w:rsid w:val="00B37D92"/>
    <w:rsid w:val="00B40523"/>
    <w:rsid w:val="00B40A57"/>
    <w:rsid w:val="00B42809"/>
    <w:rsid w:val="00B42EA3"/>
    <w:rsid w:val="00B4320C"/>
    <w:rsid w:val="00B43FC6"/>
    <w:rsid w:val="00B44527"/>
    <w:rsid w:val="00B44600"/>
    <w:rsid w:val="00B44884"/>
    <w:rsid w:val="00B45841"/>
    <w:rsid w:val="00B46565"/>
    <w:rsid w:val="00B47B00"/>
    <w:rsid w:val="00B47D15"/>
    <w:rsid w:val="00B517CC"/>
    <w:rsid w:val="00B51829"/>
    <w:rsid w:val="00B52B62"/>
    <w:rsid w:val="00B539F4"/>
    <w:rsid w:val="00B553C2"/>
    <w:rsid w:val="00B608E0"/>
    <w:rsid w:val="00B63547"/>
    <w:rsid w:val="00B644AD"/>
    <w:rsid w:val="00B64712"/>
    <w:rsid w:val="00B64B24"/>
    <w:rsid w:val="00B66048"/>
    <w:rsid w:val="00B662CB"/>
    <w:rsid w:val="00B66654"/>
    <w:rsid w:val="00B6686C"/>
    <w:rsid w:val="00B70F6E"/>
    <w:rsid w:val="00B7107F"/>
    <w:rsid w:val="00B7250E"/>
    <w:rsid w:val="00B72A3E"/>
    <w:rsid w:val="00B72FFD"/>
    <w:rsid w:val="00B7335F"/>
    <w:rsid w:val="00B7531C"/>
    <w:rsid w:val="00B800B8"/>
    <w:rsid w:val="00B817F7"/>
    <w:rsid w:val="00B81AB0"/>
    <w:rsid w:val="00B826BC"/>
    <w:rsid w:val="00B82CA2"/>
    <w:rsid w:val="00B83E41"/>
    <w:rsid w:val="00B84CE0"/>
    <w:rsid w:val="00B86532"/>
    <w:rsid w:val="00B90D45"/>
    <w:rsid w:val="00B913CA"/>
    <w:rsid w:val="00B94210"/>
    <w:rsid w:val="00BA185B"/>
    <w:rsid w:val="00BA41D5"/>
    <w:rsid w:val="00BB1532"/>
    <w:rsid w:val="00BB27E2"/>
    <w:rsid w:val="00BB2F0A"/>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6F0"/>
    <w:rsid w:val="00BD584C"/>
    <w:rsid w:val="00BD5C23"/>
    <w:rsid w:val="00BD6928"/>
    <w:rsid w:val="00BD6F86"/>
    <w:rsid w:val="00BD7B11"/>
    <w:rsid w:val="00BD7ECD"/>
    <w:rsid w:val="00BE1E5F"/>
    <w:rsid w:val="00BE2A24"/>
    <w:rsid w:val="00BE52BB"/>
    <w:rsid w:val="00BE7799"/>
    <w:rsid w:val="00BF0A85"/>
    <w:rsid w:val="00BF13D4"/>
    <w:rsid w:val="00BF1A66"/>
    <w:rsid w:val="00BF5A0D"/>
    <w:rsid w:val="00BF7563"/>
    <w:rsid w:val="00C0001B"/>
    <w:rsid w:val="00C01641"/>
    <w:rsid w:val="00C03468"/>
    <w:rsid w:val="00C0409A"/>
    <w:rsid w:val="00C11587"/>
    <w:rsid w:val="00C13172"/>
    <w:rsid w:val="00C143BD"/>
    <w:rsid w:val="00C163C9"/>
    <w:rsid w:val="00C203F6"/>
    <w:rsid w:val="00C2067B"/>
    <w:rsid w:val="00C20FB7"/>
    <w:rsid w:val="00C218B8"/>
    <w:rsid w:val="00C27510"/>
    <w:rsid w:val="00C279A5"/>
    <w:rsid w:val="00C335DD"/>
    <w:rsid w:val="00C34662"/>
    <w:rsid w:val="00C35D0C"/>
    <w:rsid w:val="00C364A5"/>
    <w:rsid w:val="00C45810"/>
    <w:rsid w:val="00C465D9"/>
    <w:rsid w:val="00C4778C"/>
    <w:rsid w:val="00C47B06"/>
    <w:rsid w:val="00C5082A"/>
    <w:rsid w:val="00C532B1"/>
    <w:rsid w:val="00C53892"/>
    <w:rsid w:val="00C53DBA"/>
    <w:rsid w:val="00C55EE6"/>
    <w:rsid w:val="00C56229"/>
    <w:rsid w:val="00C568A7"/>
    <w:rsid w:val="00C57E2B"/>
    <w:rsid w:val="00C6054C"/>
    <w:rsid w:val="00C642BF"/>
    <w:rsid w:val="00C65180"/>
    <w:rsid w:val="00C65B55"/>
    <w:rsid w:val="00C6633F"/>
    <w:rsid w:val="00C677BC"/>
    <w:rsid w:val="00C67A2F"/>
    <w:rsid w:val="00C70502"/>
    <w:rsid w:val="00C713D2"/>
    <w:rsid w:val="00C715B7"/>
    <w:rsid w:val="00C71D1F"/>
    <w:rsid w:val="00C7450B"/>
    <w:rsid w:val="00C768AA"/>
    <w:rsid w:val="00C76AC1"/>
    <w:rsid w:val="00C83A92"/>
    <w:rsid w:val="00C85D52"/>
    <w:rsid w:val="00C93B6C"/>
    <w:rsid w:val="00C9468D"/>
    <w:rsid w:val="00C957BD"/>
    <w:rsid w:val="00C95C71"/>
    <w:rsid w:val="00C965F1"/>
    <w:rsid w:val="00C975DF"/>
    <w:rsid w:val="00CA01F6"/>
    <w:rsid w:val="00CA0611"/>
    <w:rsid w:val="00CA4606"/>
    <w:rsid w:val="00CB0AEC"/>
    <w:rsid w:val="00CB160E"/>
    <w:rsid w:val="00CB2241"/>
    <w:rsid w:val="00CB22D9"/>
    <w:rsid w:val="00CB44CB"/>
    <w:rsid w:val="00CB4716"/>
    <w:rsid w:val="00CB5CE5"/>
    <w:rsid w:val="00CB5E29"/>
    <w:rsid w:val="00CC0164"/>
    <w:rsid w:val="00CC1C78"/>
    <w:rsid w:val="00CC2199"/>
    <w:rsid w:val="00CC3630"/>
    <w:rsid w:val="00CD016B"/>
    <w:rsid w:val="00CD0C0F"/>
    <w:rsid w:val="00CD1BAD"/>
    <w:rsid w:val="00CD333C"/>
    <w:rsid w:val="00CD425D"/>
    <w:rsid w:val="00CD7F28"/>
    <w:rsid w:val="00CD7FE5"/>
    <w:rsid w:val="00CE2800"/>
    <w:rsid w:val="00CE41DC"/>
    <w:rsid w:val="00CE4250"/>
    <w:rsid w:val="00CE4724"/>
    <w:rsid w:val="00CE70A6"/>
    <w:rsid w:val="00CF11C0"/>
    <w:rsid w:val="00CF1EBA"/>
    <w:rsid w:val="00CF2177"/>
    <w:rsid w:val="00CF3209"/>
    <w:rsid w:val="00CF3A2C"/>
    <w:rsid w:val="00CF582C"/>
    <w:rsid w:val="00CF5A63"/>
    <w:rsid w:val="00CF5E02"/>
    <w:rsid w:val="00CF6A16"/>
    <w:rsid w:val="00CF6EF3"/>
    <w:rsid w:val="00D03FD5"/>
    <w:rsid w:val="00D04328"/>
    <w:rsid w:val="00D0460F"/>
    <w:rsid w:val="00D06195"/>
    <w:rsid w:val="00D06C39"/>
    <w:rsid w:val="00D1141A"/>
    <w:rsid w:val="00D115E1"/>
    <w:rsid w:val="00D118C6"/>
    <w:rsid w:val="00D12065"/>
    <w:rsid w:val="00D1244B"/>
    <w:rsid w:val="00D145FA"/>
    <w:rsid w:val="00D14C85"/>
    <w:rsid w:val="00D14CA4"/>
    <w:rsid w:val="00D16BE4"/>
    <w:rsid w:val="00D20BED"/>
    <w:rsid w:val="00D20F5E"/>
    <w:rsid w:val="00D21036"/>
    <w:rsid w:val="00D224E4"/>
    <w:rsid w:val="00D239B8"/>
    <w:rsid w:val="00D2440E"/>
    <w:rsid w:val="00D24DE9"/>
    <w:rsid w:val="00D2522F"/>
    <w:rsid w:val="00D27881"/>
    <w:rsid w:val="00D31D4D"/>
    <w:rsid w:val="00D331ED"/>
    <w:rsid w:val="00D349EF"/>
    <w:rsid w:val="00D34AD2"/>
    <w:rsid w:val="00D35B75"/>
    <w:rsid w:val="00D37497"/>
    <w:rsid w:val="00D41861"/>
    <w:rsid w:val="00D41CAD"/>
    <w:rsid w:val="00D43208"/>
    <w:rsid w:val="00D4345C"/>
    <w:rsid w:val="00D4464C"/>
    <w:rsid w:val="00D4545F"/>
    <w:rsid w:val="00D51882"/>
    <w:rsid w:val="00D530ED"/>
    <w:rsid w:val="00D53445"/>
    <w:rsid w:val="00D53FA8"/>
    <w:rsid w:val="00D54732"/>
    <w:rsid w:val="00D553EC"/>
    <w:rsid w:val="00D563A8"/>
    <w:rsid w:val="00D616B3"/>
    <w:rsid w:val="00D6213D"/>
    <w:rsid w:val="00D64254"/>
    <w:rsid w:val="00D64A4A"/>
    <w:rsid w:val="00D65608"/>
    <w:rsid w:val="00D656AA"/>
    <w:rsid w:val="00D6659B"/>
    <w:rsid w:val="00D67728"/>
    <w:rsid w:val="00D67A78"/>
    <w:rsid w:val="00D67FAD"/>
    <w:rsid w:val="00D70686"/>
    <w:rsid w:val="00D72B0E"/>
    <w:rsid w:val="00D73472"/>
    <w:rsid w:val="00D740BD"/>
    <w:rsid w:val="00D77325"/>
    <w:rsid w:val="00D774B6"/>
    <w:rsid w:val="00D80EA3"/>
    <w:rsid w:val="00D810EC"/>
    <w:rsid w:val="00D8138A"/>
    <w:rsid w:val="00D86E27"/>
    <w:rsid w:val="00D91BD1"/>
    <w:rsid w:val="00D9278C"/>
    <w:rsid w:val="00D9751E"/>
    <w:rsid w:val="00DA00F2"/>
    <w:rsid w:val="00DA0630"/>
    <w:rsid w:val="00DA0BE7"/>
    <w:rsid w:val="00DA2C72"/>
    <w:rsid w:val="00DA311D"/>
    <w:rsid w:val="00DA3ED7"/>
    <w:rsid w:val="00DA4770"/>
    <w:rsid w:val="00DA4ADC"/>
    <w:rsid w:val="00DA641B"/>
    <w:rsid w:val="00DB2381"/>
    <w:rsid w:val="00DB4BCE"/>
    <w:rsid w:val="00DB4C6E"/>
    <w:rsid w:val="00DB725C"/>
    <w:rsid w:val="00DB79E8"/>
    <w:rsid w:val="00DC1351"/>
    <w:rsid w:val="00DC1658"/>
    <w:rsid w:val="00DC3E3E"/>
    <w:rsid w:val="00DC656E"/>
    <w:rsid w:val="00DD0856"/>
    <w:rsid w:val="00DD0B52"/>
    <w:rsid w:val="00DD1AD6"/>
    <w:rsid w:val="00DD301B"/>
    <w:rsid w:val="00DD315F"/>
    <w:rsid w:val="00DD54A6"/>
    <w:rsid w:val="00DD5D54"/>
    <w:rsid w:val="00DD6325"/>
    <w:rsid w:val="00DE2188"/>
    <w:rsid w:val="00DE21A8"/>
    <w:rsid w:val="00DE21C9"/>
    <w:rsid w:val="00DE4A9F"/>
    <w:rsid w:val="00DE6718"/>
    <w:rsid w:val="00DE7037"/>
    <w:rsid w:val="00DF0E7B"/>
    <w:rsid w:val="00DF1758"/>
    <w:rsid w:val="00DF1B54"/>
    <w:rsid w:val="00DF2089"/>
    <w:rsid w:val="00DF39FF"/>
    <w:rsid w:val="00DF3F37"/>
    <w:rsid w:val="00DF5560"/>
    <w:rsid w:val="00E02FF0"/>
    <w:rsid w:val="00E04ADB"/>
    <w:rsid w:val="00E0724D"/>
    <w:rsid w:val="00E10162"/>
    <w:rsid w:val="00E1211E"/>
    <w:rsid w:val="00E124C6"/>
    <w:rsid w:val="00E14C70"/>
    <w:rsid w:val="00E1617C"/>
    <w:rsid w:val="00E167E3"/>
    <w:rsid w:val="00E16803"/>
    <w:rsid w:val="00E21348"/>
    <w:rsid w:val="00E21872"/>
    <w:rsid w:val="00E22036"/>
    <w:rsid w:val="00E228EE"/>
    <w:rsid w:val="00E23450"/>
    <w:rsid w:val="00E255E9"/>
    <w:rsid w:val="00E25F80"/>
    <w:rsid w:val="00E300B6"/>
    <w:rsid w:val="00E30CEC"/>
    <w:rsid w:val="00E31327"/>
    <w:rsid w:val="00E31884"/>
    <w:rsid w:val="00E3380C"/>
    <w:rsid w:val="00E43BE2"/>
    <w:rsid w:val="00E444FE"/>
    <w:rsid w:val="00E44953"/>
    <w:rsid w:val="00E454A1"/>
    <w:rsid w:val="00E458B6"/>
    <w:rsid w:val="00E45B24"/>
    <w:rsid w:val="00E462D4"/>
    <w:rsid w:val="00E46B0C"/>
    <w:rsid w:val="00E47FBA"/>
    <w:rsid w:val="00E55287"/>
    <w:rsid w:val="00E57074"/>
    <w:rsid w:val="00E64317"/>
    <w:rsid w:val="00E64CD2"/>
    <w:rsid w:val="00E65E10"/>
    <w:rsid w:val="00E73BB7"/>
    <w:rsid w:val="00E74314"/>
    <w:rsid w:val="00E7705D"/>
    <w:rsid w:val="00E837BD"/>
    <w:rsid w:val="00E839A2"/>
    <w:rsid w:val="00E85E07"/>
    <w:rsid w:val="00E86BF0"/>
    <w:rsid w:val="00E86F48"/>
    <w:rsid w:val="00E90618"/>
    <w:rsid w:val="00E92458"/>
    <w:rsid w:val="00E93225"/>
    <w:rsid w:val="00E95962"/>
    <w:rsid w:val="00E95D00"/>
    <w:rsid w:val="00E95D83"/>
    <w:rsid w:val="00E970D2"/>
    <w:rsid w:val="00E97E7F"/>
    <w:rsid w:val="00EA0C72"/>
    <w:rsid w:val="00EA0D06"/>
    <w:rsid w:val="00EA2A78"/>
    <w:rsid w:val="00EA379B"/>
    <w:rsid w:val="00EA530F"/>
    <w:rsid w:val="00EA61A9"/>
    <w:rsid w:val="00EA6C14"/>
    <w:rsid w:val="00EA7926"/>
    <w:rsid w:val="00EA7B4A"/>
    <w:rsid w:val="00EB0D86"/>
    <w:rsid w:val="00EB13C9"/>
    <w:rsid w:val="00EB19FA"/>
    <w:rsid w:val="00EB1D53"/>
    <w:rsid w:val="00EB40EA"/>
    <w:rsid w:val="00EB50EE"/>
    <w:rsid w:val="00EB5535"/>
    <w:rsid w:val="00EB562F"/>
    <w:rsid w:val="00EB5B49"/>
    <w:rsid w:val="00EB648A"/>
    <w:rsid w:val="00EB6DF7"/>
    <w:rsid w:val="00EB7927"/>
    <w:rsid w:val="00EC08C1"/>
    <w:rsid w:val="00EC402A"/>
    <w:rsid w:val="00EC5728"/>
    <w:rsid w:val="00EC58AF"/>
    <w:rsid w:val="00EC5935"/>
    <w:rsid w:val="00EC72C9"/>
    <w:rsid w:val="00ED1472"/>
    <w:rsid w:val="00ED3503"/>
    <w:rsid w:val="00ED409E"/>
    <w:rsid w:val="00ED466D"/>
    <w:rsid w:val="00ED5D6E"/>
    <w:rsid w:val="00EE1C71"/>
    <w:rsid w:val="00EE1CB8"/>
    <w:rsid w:val="00EE4813"/>
    <w:rsid w:val="00EE50F2"/>
    <w:rsid w:val="00EE6AAB"/>
    <w:rsid w:val="00EF1CAE"/>
    <w:rsid w:val="00EF203C"/>
    <w:rsid w:val="00EF2FDF"/>
    <w:rsid w:val="00EF3E1F"/>
    <w:rsid w:val="00EF5E45"/>
    <w:rsid w:val="00EF75A7"/>
    <w:rsid w:val="00F02AD7"/>
    <w:rsid w:val="00F02B70"/>
    <w:rsid w:val="00F02ECA"/>
    <w:rsid w:val="00F034B1"/>
    <w:rsid w:val="00F034DC"/>
    <w:rsid w:val="00F04094"/>
    <w:rsid w:val="00F07AAA"/>
    <w:rsid w:val="00F07CD3"/>
    <w:rsid w:val="00F07CFD"/>
    <w:rsid w:val="00F13A3D"/>
    <w:rsid w:val="00F142DE"/>
    <w:rsid w:val="00F143C7"/>
    <w:rsid w:val="00F14C62"/>
    <w:rsid w:val="00F15298"/>
    <w:rsid w:val="00F16858"/>
    <w:rsid w:val="00F21C5C"/>
    <w:rsid w:val="00F223EB"/>
    <w:rsid w:val="00F22993"/>
    <w:rsid w:val="00F23126"/>
    <w:rsid w:val="00F24D70"/>
    <w:rsid w:val="00F24F4C"/>
    <w:rsid w:val="00F25EB0"/>
    <w:rsid w:val="00F2615F"/>
    <w:rsid w:val="00F2646A"/>
    <w:rsid w:val="00F3062A"/>
    <w:rsid w:val="00F30D43"/>
    <w:rsid w:val="00F317E0"/>
    <w:rsid w:val="00F34180"/>
    <w:rsid w:val="00F37AA4"/>
    <w:rsid w:val="00F37B23"/>
    <w:rsid w:val="00F41485"/>
    <w:rsid w:val="00F41A24"/>
    <w:rsid w:val="00F428F7"/>
    <w:rsid w:val="00F42D59"/>
    <w:rsid w:val="00F43289"/>
    <w:rsid w:val="00F43AC4"/>
    <w:rsid w:val="00F43BB4"/>
    <w:rsid w:val="00F4524A"/>
    <w:rsid w:val="00F475D3"/>
    <w:rsid w:val="00F475F6"/>
    <w:rsid w:val="00F508FC"/>
    <w:rsid w:val="00F50AD8"/>
    <w:rsid w:val="00F50F46"/>
    <w:rsid w:val="00F54623"/>
    <w:rsid w:val="00F5696A"/>
    <w:rsid w:val="00F56E36"/>
    <w:rsid w:val="00F57271"/>
    <w:rsid w:val="00F6109D"/>
    <w:rsid w:val="00F62690"/>
    <w:rsid w:val="00F6571D"/>
    <w:rsid w:val="00F6701F"/>
    <w:rsid w:val="00F67D0B"/>
    <w:rsid w:val="00F67FCD"/>
    <w:rsid w:val="00F7116C"/>
    <w:rsid w:val="00F7205D"/>
    <w:rsid w:val="00F736D3"/>
    <w:rsid w:val="00F75FF0"/>
    <w:rsid w:val="00F775FA"/>
    <w:rsid w:val="00F81FBD"/>
    <w:rsid w:val="00F82D5F"/>
    <w:rsid w:val="00F84325"/>
    <w:rsid w:val="00F85053"/>
    <w:rsid w:val="00F8531C"/>
    <w:rsid w:val="00F861EB"/>
    <w:rsid w:val="00F863E2"/>
    <w:rsid w:val="00F868E0"/>
    <w:rsid w:val="00F87B54"/>
    <w:rsid w:val="00F87B82"/>
    <w:rsid w:val="00F87E41"/>
    <w:rsid w:val="00F90695"/>
    <w:rsid w:val="00F90B74"/>
    <w:rsid w:val="00F91638"/>
    <w:rsid w:val="00F91EBF"/>
    <w:rsid w:val="00F93306"/>
    <w:rsid w:val="00F93384"/>
    <w:rsid w:val="00F93462"/>
    <w:rsid w:val="00F951AC"/>
    <w:rsid w:val="00F9697A"/>
    <w:rsid w:val="00FA12B6"/>
    <w:rsid w:val="00FA135D"/>
    <w:rsid w:val="00FA2798"/>
    <w:rsid w:val="00FA3D36"/>
    <w:rsid w:val="00FA464E"/>
    <w:rsid w:val="00FA5702"/>
    <w:rsid w:val="00FA5E9B"/>
    <w:rsid w:val="00FA7C90"/>
    <w:rsid w:val="00FA7D75"/>
    <w:rsid w:val="00FB0EE5"/>
    <w:rsid w:val="00FB2A51"/>
    <w:rsid w:val="00FB3C10"/>
    <w:rsid w:val="00FB5C10"/>
    <w:rsid w:val="00FB61AB"/>
    <w:rsid w:val="00FC0311"/>
    <w:rsid w:val="00FC46F6"/>
    <w:rsid w:val="00FD223B"/>
    <w:rsid w:val="00FD4C24"/>
    <w:rsid w:val="00FD711B"/>
    <w:rsid w:val="00FD7C01"/>
    <w:rsid w:val="00FE0335"/>
    <w:rsid w:val="00FE1050"/>
    <w:rsid w:val="00FE2F70"/>
    <w:rsid w:val="00FE4FDE"/>
    <w:rsid w:val="00FE7891"/>
    <w:rsid w:val="00FF01A8"/>
    <w:rsid w:val="00FF07AF"/>
    <w:rsid w:val="00FF38A2"/>
    <w:rsid w:val="00FF4708"/>
    <w:rsid w:val="00FF4E2C"/>
    <w:rsid w:val="00FF5A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9FF1BF"/>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453E3-8873-4F6F-8F7F-587B5E4AD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86</TotalTime>
  <Pages>1</Pages>
  <Words>15951</Words>
  <Characters>90921</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06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1346</cp:revision>
  <dcterms:created xsi:type="dcterms:W3CDTF">2019-01-29T19:43:00Z</dcterms:created>
  <dcterms:modified xsi:type="dcterms:W3CDTF">2019-06-03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